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4C6C2" w14:textId="19DB5638" w:rsidR="002B246A" w:rsidRDefault="007C0567">
      <w:pPr>
        <w:rPr>
          <w:b/>
          <w:bCs/>
          <w:sz w:val="24"/>
          <w:szCs w:val="24"/>
          <w:lang w:val="en-GB"/>
        </w:rPr>
      </w:pPr>
      <w:r>
        <w:rPr>
          <w:b/>
          <w:bCs/>
          <w:sz w:val="24"/>
          <w:szCs w:val="24"/>
          <w:lang w:val="en-GB"/>
        </w:rPr>
        <w:t>Semi-automated field boundary delineation</w:t>
      </w:r>
    </w:p>
    <w:p w14:paraId="76B8FB50" w14:textId="03786766" w:rsidR="00641BB4" w:rsidRDefault="007C0567" w:rsidP="007C0567">
      <w:pPr>
        <w:pStyle w:val="Listenabsatz"/>
        <w:numPr>
          <w:ilvl w:val="0"/>
          <w:numId w:val="2"/>
        </w:numPr>
        <w:spacing w:line="360" w:lineRule="auto"/>
        <w:ind w:left="426" w:hanging="425"/>
        <w:jc w:val="both"/>
        <w:rPr>
          <w:u w:val="single"/>
          <w:lang w:val="en-GB"/>
        </w:rPr>
      </w:pPr>
      <w:r>
        <w:rPr>
          <w:u w:val="single"/>
          <w:lang w:val="en-GB"/>
        </w:rPr>
        <w:t xml:space="preserve">State of the art &amp; </w:t>
      </w:r>
      <w:r w:rsidR="004618BF">
        <w:rPr>
          <w:u w:val="single"/>
          <w:lang w:val="en-GB"/>
        </w:rPr>
        <w:t>aim of current application</w:t>
      </w:r>
    </w:p>
    <w:p w14:paraId="3D2355C6" w14:textId="4CC85414" w:rsidR="00BE5A4B" w:rsidRPr="00BE5A4B" w:rsidRDefault="00BE5A4B" w:rsidP="00BE5A4B">
      <w:pPr>
        <w:pStyle w:val="Listenabsatz"/>
        <w:numPr>
          <w:ilvl w:val="0"/>
          <w:numId w:val="5"/>
        </w:numPr>
        <w:spacing w:line="360" w:lineRule="auto"/>
        <w:jc w:val="both"/>
        <w:rPr>
          <w:u w:val="single"/>
          <w:lang w:val="en-GB"/>
        </w:rPr>
      </w:pPr>
      <w:r>
        <w:rPr>
          <w:lang w:val="en-GB"/>
        </w:rPr>
        <w:t xml:space="preserve">Clear trend towards using object-based approaches in favour to pixel-based analyses </w:t>
      </w:r>
      <w:sdt>
        <w:sdtPr>
          <w:rPr>
            <w:lang w:val="en-GB"/>
          </w:rPr>
          <w:alias w:val="To edit, see citavi.com/edit"/>
          <w:tag w:val="CitaviPlaceholder#6ddda8d7-4db5-4b3b-81a0-6dcf0d3c8760"/>
          <w:id w:val="549193622"/>
          <w:placeholder>
            <w:docPart w:val="DefaultPlaceholder_-1854013440"/>
          </w:placeholder>
        </w:sdtPr>
        <w:sdtEnd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WYwMGYwLTQ4YzgtNGEzOC04NGIwLTg3YzRjZGMwMGYzNSIsIlJhbmdlU3RhcnQiOjIsIlJhbmdlTGVuZ3RoIjozLCJSZWZlcmVuY2VJZCI6Ijc1NzAxODhjLTVkZDQtNGE0Yy05NTcyLWZhZTM1YzkxNTE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ZmVsaXhcXEFwcERhdGFcXExvY2FsXFxUZW1wXFxkbGhoZGJkYy5qcGciLCJVcmlTdHJpbmciOiJDOlxcVXNlcnNcXGZlbGl4XFxBcHBEYXRhXFxMb2NhbFxcVGVtcFxcZGxoaGRiZG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JzOTA5MDk2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yczkwOTA5NjciLCJVcmlTdHJpbmciOiJodHRwczovL2RvaS5vcmcvMTAuMzM5MC9yczkwOTA5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GZlbGl4XFxBcHBEYXRhXFxMb2NhbFxcVGVtcFxceGxhd2V4bmkuanBnIiwiVXJpU3RyaW5nIjoiMzY0MGRmNDktODY4My00NjcyLTkyMjItNzc0Nzg4MTdjMWJi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TQyMjkx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yczEyMTQyMjkxIiwiVXJpU3RyaW5nIjoiaHR0cHM6Ly9kb2kub3JnLzEwLjMzOTAvcnMxMjE0MjI5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}</w:instrText>
          </w:r>
          <w:r>
            <w:rPr>
              <w:lang w:val="en-GB"/>
            </w:rPr>
            <w:fldChar w:fldCharType="separate"/>
          </w:r>
          <w:r>
            <w:rPr>
              <w:lang w:val="en-GB"/>
            </w:rPr>
            <w:t>[1,2]</w:t>
          </w:r>
          <w:r>
            <w:rPr>
              <w:lang w:val="en-GB"/>
            </w:rPr>
            <w:fldChar w:fldCharType="end"/>
          </w:r>
        </w:sdtContent>
      </w:sdt>
    </w:p>
    <w:p w14:paraId="3AFD1A17" w14:textId="189A1BB2" w:rsidR="007C0567" w:rsidRDefault="00B9015F" w:rsidP="007C0567">
      <w:pPr>
        <w:pStyle w:val="Listenabsatz"/>
        <w:numPr>
          <w:ilvl w:val="0"/>
          <w:numId w:val="5"/>
        </w:numPr>
        <w:spacing w:line="360" w:lineRule="auto"/>
        <w:jc w:val="both"/>
        <w:rPr>
          <w:lang w:val="en-GB"/>
        </w:rPr>
      </w:pPr>
      <w:r>
        <w:rPr>
          <w:lang w:val="en-GB"/>
        </w:rPr>
        <w:t>Brief l</w:t>
      </w:r>
      <w:r w:rsidRPr="00B9015F">
        <w:rPr>
          <w:lang w:val="en-GB"/>
        </w:rPr>
        <w:t>iterature</w:t>
      </w:r>
      <w:r>
        <w:rPr>
          <w:lang w:val="en-GB"/>
        </w:rPr>
        <w:t xml:space="preserve"> review</w:t>
      </w:r>
    </w:p>
    <w:p w14:paraId="6B2533A2" w14:textId="66DDBB6D" w:rsidR="00DE5F52" w:rsidRDefault="00DE5F52" w:rsidP="00DE5F52">
      <w:pPr>
        <w:pStyle w:val="Listenabsatz"/>
        <w:numPr>
          <w:ilvl w:val="1"/>
          <w:numId w:val="5"/>
        </w:numPr>
        <w:spacing w:line="360" w:lineRule="auto"/>
        <w:jc w:val="both"/>
        <w:rPr>
          <w:lang w:val="en-GB"/>
        </w:rPr>
      </w:pPr>
      <w:r>
        <w:rPr>
          <w:lang w:val="en-GB"/>
        </w:rPr>
        <w:t>older studies often focus on manually engineering &amp; redefining of borders extracted by edge filters</w:t>
      </w:r>
      <w:r w:rsidR="008B0D48">
        <w:rPr>
          <w:lang w:val="en-GB"/>
        </w:rPr>
        <w:t xml:space="preserve"> and on vector-based refinement of line segments</w:t>
      </w:r>
      <w:r w:rsidR="00054CCA">
        <w:rPr>
          <w:lang w:val="en-GB"/>
        </w:rPr>
        <w:t xml:space="preserve"> </w:t>
      </w:r>
      <w:sdt>
        <w:sdtPr>
          <w:rPr>
            <w:lang w:val="en-GB"/>
          </w:rPr>
          <w:alias w:val="To edit, see citavi.com/edit"/>
          <w:tag w:val="CitaviPlaceholder#69af436e-d6b9-48dc-a385-f376f01f93b0"/>
          <w:id w:val="768973697"/>
          <w:placeholder>
            <w:docPart w:val="DefaultPlaceholder_-1854013440"/>
          </w:placeholder>
        </w:sdtPr>
        <w:sdtEndPr/>
        <w:sdtContent>
          <w:r w:rsidR="00054CC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1OWE0LTc4NzEtNDU1Zi05ZTM0LTJhMGNmN2YxNWU0NiIsIlJhbmdlTGVuZ3RoIjozLCJSZWZlcmVuY2VJZCI6IjUxZmI1YjFiLWFhYjYtNGNiOS1hMzU5LTkyNDU3MjkyMGZ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mZWxpeFxcQXBwRGF0YVxcTG9jYWxcXFRlbXBcXHB0NWVqcnYyLmpwZyIsIlVyaVN0cmluZyI6IjUxZmI1YjFiLWFhYjYtNGNiOS1hMzU5LTkyNDU3MjkyMGZiY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hdGNvZy4yMDA0LjAz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YXRjb2cuMjAwNC4wMy4wMDEiLCJVcmlTdHJpbmciOiJodHRwczovL2RvaS5vcmcvMTAuMTAxNi9qLnBhdGNvZy4yMDA0LjAzLj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}</w:instrText>
          </w:r>
          <w:r w:rsidR="00054CCA">
            <w:rPr>
              <w:lang w:val="en-GB"/>
            </w:rPr>
            <w:fldChar w:fldCharType="separate"/>
          </w:r>
          <w:r w:rsidR="00BE5A4B">
            <w:rPr>
              <w:lang w:val="en-GB"/>
            </w:rPr>
            <w:t>[3]</w:t>
          </w:r>
          <w:r w:rsidR="00054CCA">
            <w:rPr>
              <w:lang w:val="en-GB"/>
            </w:rPr>
            <w:fldChar w:fldCharType="end"/>
          </w:r>
        </w:sdtContent>
      </w:sdt>
      <w:r>
        <w:rPr>
          <w:lang w:val="en-GB"/>
        </w:rPr>
        <w:t>,</w:t>
      </w:r>
      <w:r w:rsidR="008B0D48">
        <w:rPr>
          <w:lang w:val="en-GB"/>
        </w:rPr>
        <w:t xml:space="preserve"> etc,</w:t>
      </w:r>
      <w:r>
        <w:rPr>
          <w:lang w:val="en-GB"/>
        </w:rPr>
        <w:t xml:space="preserve"> </w:t>
      </w:r>
      <w:r w:rsidR="00FC58FF">
        <w:rPr>
          <w:lang w:val="en-GB"/>
        </w:rPr>
        <w:t xml:space="preserve">implementation often with complex rulesets hard to </w:t>
      </w:r>
      <w:r w:rsidR="008B0D48">
        <w:rPr>
          <w:lang w:val="en-GB"/>
        </w:rPr>
        <w:t xml:space="preserve">implement </w:t>
      </w:r>
      <w:sdt>
        <w:sdtPr>
          <w:rPr>
            <w:lang w:val="en-GB"/>
          </w:rPr>
          <w:alias w:val="To edit, see citavi.com/edit"/>
          <w:tag w:val="CitaviPlaceholder#1cb4571d-3acd-4d31-8e7a-a0eff99b61e0"/>
          <w:id w:val="-106429514"/>
          <w:placeholder>
            <w:docPart w:val="DefaultPlaceholder_-1854013440"/>
          </w:placeholder>
        </w:sdtPr>
        <w:sdtEndPr/>
        <w:sdtContent>
          <w:r w:rsidR="00DD1D7B">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HNmdTMyaXViLmpwZyIsIlVyaVN0cmluZyI6IjFhNDk3ODRjLWRkMDEtNDI2Yi04ODU3LTkzNTU2ZDNjMjY3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DcxMjA1IiwiRWRpdG9ycyI6W10sIkV2YWx1YXRpb25Db21wbGV4aXR5IjowLCJFdmFsdWF0aW9uU291cmNlVGV4dEZvcm1hdCI6MCwiR3JvdXBzIjpbXSwiSGFzTGFiZWwxIjpmYWxzZSwiSGFzTGFiZWwyIjpmYWxzZSwiS2V5d29yZHMiOltdLCJMYW5ndWFnZSI6IkVuZ2xpc2g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nMxMjA3MTIwNSIsIlVyaVN0cmluZyI6Imh0dHBzOi8vZG9pLm9yZy8xMC4zMzkwL3JzMTIwNzEy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lMGZmZjg4ZS0zZjhhLTQwMDMtOGNhZC05ZjQ1ZjE0NzNjZmMiLCJNb2RpZmllZE9uIjoiMjAyMi0wNS0xN1QwODowNTo0OCIsIlByb2plY3QiOnsiJHJlZiI6IjUifX1dLCJOb3RlcyI6IkFQUlxyXG5BcnRpY2xlIiwiTnVtYmVyIjoiNyIsIk9yZ2FuaXphdGlvbnMiOltdLCJPdGhlcnNJbnZvbHZlZCI6W10sIlBlcmlvZGljYWwiOnsiJGlkIjoiMT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GZlbGl4XFxBcHBEYXRhXFxMb2NhbFxcVGVtcFxcbWJ3M2I1dXkuanBnIiwiVXJpU3RyaW5nIjoiQzpcXFVzZXJzXFxmZWxpeFxcQXBwRGF0YVxcTG9jYWxcXFRlbXBcXG1idzNiNXV5LmpwZ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c3Byc2pwcnMuMjAxMy4wMi4wMDk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XNwcnNqcHJzLjIwMTMuMDIuMDA5IiwiVXJpU3RyaW5nIjoiaHR0cHM6Ly9kb2kub3JnLzEwLjEwMTYvai5pc3Byc2pwcnMuMjAxMy4wMi4wMD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}</w:instrText>
          </w:r>
          <w:r w:rsidR="00DD1D7B">
            <w:rPr>
              <w:lang w:val="en-GB"/>
            </w:rPr>
            <w:fldChar w:fldCharType="separate"/>
          </w:r>
          <w:r w:rsidR="00BE5A4B">
            <w:rPr>
              <w:lang w:val="en-GB"/>
            </w:rPr>
            <w:t>[4,5]</w:t>
          </w:r>
          <w:r w:rsidR="00DD1D7B">
            <w:rPr>
              <w:lang w:val="en-GB"/>
            </w:rPr>
            <w:fldChar w:fldCharType="end"/>
          </w:r>
        </w:sdtContent>
      </w:sdt>
    </w:p>
    <w:p w14:paraId="740AA665" w14:textId="7F001EA1" w:rsidR="00073903" w:rsidRPr="004618BF" w:rsidRDefault="00DE5F52" w:rsidP="00073903">
      <w:pPr>
        <w:pStyle w:val="Listenabsatz"/>
        <w:numPr>
          <w:ilvl w:val="1"/>
          <w:numId w:val="5"/>
        </w:numPr>
        <w:spacing w:line="360" w:lineRule="auto"/>
        <w:jc w:val="both"/>
        <w:rPr>
          <w:lang w:val="en-GB"/>
        </w:rPr>
      </w:pPr>
      <w:r>
        <w:rPr>
          <w:lang w:val="en-GB"/>
        </w:rPr>
        <w:t xml:space="preserve">most recent </w:t>
      </w:r>
      <w:r w:rsidR="00CD6146">
        <w:rPr>
          <w:lang w:val="en-GB"/>
        </w:rPr>
        <w:t xml:space="preserve">publications </w:t>
      </w:r>
      <w:r>
        <w:rPr>
          <w:lang w:val="en-GB"/>
        </w:rPr>
        <w:t>fav</w:t>
      </w:r>
      <w:r w:rsidR="00CD6146">
        <w:rPr>
          <w:lang w:val="en-GB"/>
        </w:rPr>
        <w:t xml:space="preserve">our neural net approaches, but require huge amounts of </w:t>
      </w:r>
      <w:r w:rsidR="00FC58FF">
        <w:rPr>
          <w:lang w:val="en-GB"/>
        </w:rPr>
        <w:t>training data &amp; set some requirements on processing power</w:t>
      </w:r>
    </w:p>
    <w:p w14:paraId="474B2F18" w14:textId="0D896183" w:rsidR="00B9015F" w:rsidRDefault="00B9015F" w:rsidP="007C0567">
      <w:pPr>
        <w:pStyle w:val="Listenabsatz"/>
        <w:numPr>
          <w:ilvl w:val="0"/>
          <w:numId w:val="5"/>
        </w:numPr>
        <w:spacing w:line="360" w:lineRule="auto"/>
        <w:jc w:val="both"/>
        <w:rPr>
          <w:lang w:val="en-GB"/>
        </w:rPr>
      </w:pPr>
      <w:r>
        <w:rPr>
          <w:lang w:val="en-GB"/>
        </w:rPr>
        <w:t>Problems so far</w:t>
      </w:r>
    </w:p>
    <w:p w14:paraId="6A6EA9E4" w14:textId="55CCE865" w:rsidR="00B9015F" w:rsidRDefault="00B9015F" w:rsidP="00B9015F">
      <w:pPr>
        <w:pStyle w:val="Listenabsatz"/>
        <w:numPr>
          <w:ilvl w:val="1"/>
          <w:numId w:val="5"/>
        </w:numPr>
        <w:spacing w:line="360" w:lineRule="auto"/>
        <w:jc w:val="both"/>
        <w:rPr>
          <w:lang w:val="en-GB"/>
        </w:rPr>
      </w:pPr>
      <w:r>
        <w:rPr>
          <w:lang w:val="en-GB"/>
        </w:rPr>
        <w:t>Lot of training samples for AI-based delineation</w:t>
      </w:r>
    </w:p>
    <w:p w14:paraId="30FC5551" w14:textId="5A7B5C78" w:rsidR="00B9015F" w:rsidRDefault="00186A7D" w:rsidP="00B9015F">
      <w:pPr>
        <w:pStyle w:val="Listenabsatz"/>
        <w:numPr>
          <w:ilvl w:val="1"/>
          <w:numId w:val="5"/>
        </w:numPr>
        <w:spacing w:line="360" w:lineRule="auto"/>
        <w:jc w:val="both"/>
        <w:rPr>
          <w:lang w:val="en-GB"/>
        </w:rPr>
      </w:pPr>
      <w:r>
        <w:rPr>
          <w:lang w:val="en-GB"/>
        </w:rPr>
        <w:t>Lack of transferability of other approaches</w:t>
      </w:r>
      <w:r w:rsidR="00D6701E">
        <w:rPr>
          <w:lang w:val="en-GB"/>
        </w:rPr>
        <w:t xml:space="preserve"> (site-specific)</w:t>
      </w:r>
    </w:p>
    <w:p w14:paraId="4100B2C1" w14:textId="7883EEF0" w:rsidR="00D6701E" w:rsidRPr="00D6701E" w:rsidRDefault="00D6701E" w:rsidP="00D6701E">
      <w:pPr>
        <w:pStyle w:val="Listenabsatz"/>
        <w:numPr>
          <w:ilvl w:val="1"/>
          <w:numId w:val="5"/>
        </w:numPr>
        <w:spacing w:line="360" w:lineRule="auto"/>
        <w:jc w:val="both"/>
        <w:rPr>
          <w:lang w:val="en-GB"/>
        </w:rPr>
      </w:pPr>
      <w:r>
        <w:rPr>
          <w:lang w:val="en-GB"/>
        </w:rPr>
        <w:t xml:space="preserve">No ready-to-use tools – complex ruleset </w:t>
      </w:r>
      <w:r w:rsidR="007121D0">
        <w:rPr>
          <w:lang w:val="en-GB"/>
        </w:rPr>
        <w:t xml:space="preserve">or code </w:t>
      </w:r>
      <w:r>
        <w:rPr>
          <w:lang w:val="en-GB"/>
        </w:rPr>
        <w:t xml:space="preserve">not </w:t>
      </w:r>
      <w:r w:rsidR="00370713">
        <w:rPr>
          <w:lang w:val="en-GB"/>
        </w:rPr>
        <w:t>freely</w:t>
      </w:r>
      <w:r>
        <w:rPr>
          <w:lang w:val="en-GB"/>
        </w:rPr>
        <w:t xml:space="preserve"> accessible</w:t>
      </w:r>
      <w:r w:rsidR="007121D0">
        <w:rPr>
          <w:lang w:val="en-GB"/>
        </w:rPr>
        <w:t xml:space="preserve"> </w:t>
      </w:r>
    </w:p>
    <w:p w14:paraId="607AEEA3" w14:textId="7E4CBCEA" w:rsidR="00484400" w:rsidRDefault="00484400" w:rsidP="00484400">
      <w:pPr>
        <w:pStyle w:val="Listenabsatz"/>
        <w:numPr>
          <w:ilvl w:val="0"/>
          <w:numId w:val="5"/>
        </w:numPr>
        <w:spacing w:line="360" w:lineRule="auto"/>
        <w:jc w:val="both"/>
        <w:rPr>
          <w:lang w:val="en-GB"/>
        </w:rPr>
      </w:pPr>
      <w:r>
        <w:rPr>
          <w:lang w:val="en-GB"/>
        </w:rPr>
        <w:t>Aim</w:t>
      </w:r>
    </w:p>
    <w:p w14:paraId="60F86BE5" w14:textId="49582731" w:rsidR="00484400" w:rsidRDefault="00484400" w:rsidP="00484400">
      <w:pPr>
        <w:pStyle w:val="Listenabsatz"/>
        <w:numPr>
          <w:ilvl w:val="1"/>
          <w:numId w:val="5"/>
        </w:numPr>
        <w:spacing w:line="360" w:lineRule="auto"/>
        <w:jc w:val="both"/>
        <w:rPr>
          <w:lang w:val="en-GB"/>
        </w:rPr>
      </w:pPr>
      <w:r>
        <w:rPr>
          <w:lang w:val="en-GB"/>
        </w:rPr>
        <w:t>Semi-automated delineation based on a few samples provided by the user</w:t>
      </w:r>
    </w:p>
    <w:p w14:paraId="55E451A0" w14:textId="368AFEE9" w:rsidR="00CC41B7" w:rsidRDefault="00CC41B7" w:rsidP="00484400">
      <w:pPr>
        <w:pStyle w:val="Listenabsatz"/>
        <w:numPr>
          <w:ilvl w:val="1"/>
          <w:numId w:val="5"/>
        </w:numPr>
        <w:spacing w:line="360" w:lineRule="auto"/>
        <w:jc w:val="both"/>
        <w:rPr>
          <w:lang w:val="en-GB"/>
        </w:rPr>
      </w:pPr>
      <w:r>
        <w:rPr>
          <w:lang w:val="en-GB"/>
        </w:rPr>
        <w:t>Transparent, knowledge-based approach</w:t>
      </w:r>
    </w:p>
    <w:p w14:paraId="2EC22165" w14:textId="09AB4182" w:rsidR="00CC41B7" w:rsidRDefault="00CC41B7" w:rsidP="00484400">
      <w:pPr>
        <w:pStyle w:val="Listenabsatz"/>
        <w:numPr>
          <w:ilvl w:val="1"/>
          <w:numId w:val="5"/>
        </w:numPr>
        <w:spacing w:line="360" w:lineRule="auto"/>
        <w:jc w:val="both"/>
        <w:rPr>
          <w:lang w:val="en-GB"/>
        </w:rPr>
      </w:pPr>
      <w:r>
        <w:rPr>
          <w:lang w:val="en-GB"/>
        </w:rPr>
        <w:t>High degree of transferability</w:t>
      </w:r>
    </w:p>
    <w:p w14:paraId="10B32403" w14:textId="1A608AE1" w:rsidR="00CC41B7" w:rsidRDefault="00CC41B7" w:rsidP="00CC41B7">
      <w:pPr>
        <w:pStyle w:val="Listenabsatz"/>
        <w:numPr>
          <w:ilvl w:val="2"/>
          <w:numId w:val="5"/>
        </w:numPr>
        <w:spacing w:line="360" w:lineRule="auto"/>
        <w:jc w:val="both"/>
        <w:rPr>
          <w:lang w:val="en-GB"/>
        </w:rPr>
      </w:pPr>
      <w:r>
        <w:rPr>
          <w:lang w:val="en-GB"/>
        </w:rPr>
        <w:t xml:space="preserve">Independent of AoI &amp; structure of fields </w:t>
      </w:r>
    </w:p>
    <w:p w14:paraId="04BCAC2A" w14:textId="4B9EDCAB" w:rsidR="00CC41B7" w:rsidRDefault="00E90D21" w:rsidP="00CC41B7">
      <w:pPr>
        <w:pStyle w:val="Listenabsatz"/>
        <w:numPr>
          <w:ilvl w:val="2"/>
          <w:numId w:val="5"/>
        </w:numPr>
        <w:spacing w:line="360" w:lineRule="auto"/>
        <w:jc w:val="both"/>
        <w:rPr>
          <w:lang w:val="en-GB"/>
        </w:rPr>
      </w:pPr>
      <w:r>
        <w:rPr>
          <w:lang w:val="en-GB"/>
        </w:rPr>
        <w:t>No hardcoded thresholds need to be adjusted</w:t>
      </w:r>
    </w:p>
    <w:p w14:paraId="69CEAA7F" w14:textId="579E70F8" w:rsidR="007C0567" w:rsidRPr="00073903" w:rsidRDefault="00E90D21" w:rsidP="007C0567">
      <w:pPr>
        <w:pStyle w:val="Listenabsatz"/>
        <w:numPr>
          <w:ilvl w:val="1"/>
          <w:numId w:val="5"/>
        </w:numPr>
        <w:spacing w:line="360" w:lineRule="auto"/>
        <w:jc w:val="both"/>
        <w:rPr>
          <w:u w:val="single"/>
          <w:lang w:val="en-GB"/>
        </w:rPr>
      </w:pPr>
      <w:r w:rsidRPr="00BF56BE">
        <w:rPr>
          <w:lang w:val="en-GB"/>
        </w:rPr>
        <w:t>Ready-to-use tool</w:t>
      </w:r>
    </w:p>
    <w:p w14:paraId="7460B2BB" w14:textId="16FE1035" w:rsidR="00073903" w:rsidRPr="004C45EA" w:rsidRDefault="00073903" w:rsidP="00073903">
      <w:pPr>
        <w:pStyle w:val="Listenabsatz"/>
        <w:numPr>
          <w:ilvl w:val="0"/>
          <w:numId w:val="5"/>
        </w:numPr>
        <w:spacing w:line="360" w:lineRule="auto"/>
        <w:jc w:val="both"/>
        <w:rPr>
          <w:u w:val="single"/>
          <w:lang w:val="en-GB"/>
        </w:rPr>
      </w:pPr>
      <w:r>
        <w:rPr>
          <w:lang w:val="en-GB"/>
        </w:rPr>
        <w:t>Main considerations</w:t>
      </w:r>
    </w:p>
    <w:p w14:paraId="4A47974E" w14:textId="77777777" w:rsidR="00033D22" w:rsidRPr="00033D22" w:rsidRDefault="004C45EA" w:rsidP="00033D22">
      <w:pPr>
        <w:pStyle w:val="Listenabsatz"/>
        <w:numPr>
          <w:ilvl w:val="1"/>
          <w:numId w:val="5"/>
        </w:numPr>
        <w:spacing w:line="360" w:lineRule="auto"/>
        <w:jc w:val="both"/>
        <w:rPr>
          <w:u w:val="single"/>
          <w:lang w:val="en-GB"/>
        </w:rPr>
      </w:pPr>
      <w:r>
        <w:rPr>
          <w:lang w:val="en-GB"/>
        </w:rPr>
        <w:t>Basis: Watkins &amp; Co – investigations towards an operational field boundary approach using Sentinel 2, not only performance for single place but to some degree also transferability already assessed</w:t>
      </w:r>
    </w:p>
    <w:p w14:paraId="08338382" w14:textId="7C26595F" w:rsidR="00033D22" w:rsidRPr="00033D22" w:rsidRDefault="00033D22" w:rsidP="00033D22">
      <w:pPr>
        <w:pStyle w:val="Listenabsatz"/>
        <w:numPr>
          <w:ilvl w:val="1"/>
          <w:numId w:val="5"/>
        </w:numPr>
        <w:spacing w:line="360" w:lineRule="auto"/>
        <w:jc w:val="both"/>
        <w:rPr>
          <w:u w:val="single"/>
          <w:lang w:val="en-GB"/>
        </w:rPr>
      </w:pPr>
      <w:r w:rsidRPr="00033D22">
        <w:rPr>
          <w:lang w:val="en-GB"/>
        </w:rPr>
        <w:t xml:space="preserve">Idea to follow Watkins as this study seemed to be very close to an automated, ready-to-use approach with limited complexity, other easy comprehensible workflows still rely on some fixed/externally set thresholds </w:t>
      </w:r>
      <w:sdt>
        <w:sdtPr>
          <w:rPr>
            <w:lang w:val="en-GB"/>
          </w:rPr>
          <w:alias w:val="To edit, see citavi.com/edit"/>
          <w:tag w:val="CitaviPlaceholder#bd33aea5-dfe6-4387-8852-d921cbb59cf7"/>
          <w:id w:val="-321971454"/>
          <w:placeholder>
            <w:docPart w:val="ADD1708E72F24867B8FCEFD67AE98403"/>
          </w:placeholder>
        </w:sdtPr>
        <w:sdtEndPr/>
        <w:sdtContent>
          <w:r w:rsidRPr="00033D22">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ZlbGl4XFxBcHBEYXRhXFxMb2NhbFxcVGVtcFxcYmlrY2V4cXguanBnIiwiVXJpU3RyaW5nIjoiNmQ0YzMzNWMtYmZiYy00YmVlLWFkNmEtNjUzOGZhYWU5MzBi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pTVEFSUy4yMDE4LjI4ODQ1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TVEFSUy4yMDE4LjI4ODQ1MTMiLCJVcmlTdHJpbmciOiJodHRwczovL2RvaS5vcmcvMTAuMTEwOS9KU1RBUlMuMjAxOC4yODg0NT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}</w:instrText>
          </w:r>
          <w:r w:rsidRPr="00033D22">
            <w:rPr>
              <w:lang w:val="en-GB"/>
            </w:rPr>
            <w:fldChar w:fldCharType="separate"/>
          </w:r>
          <w:r w:rsidR="00BE5A4B">
            <w:rPr>
              <w:lang w:val="en-GB"/>
            </w:rPr>
            <w:t>[6]</w:t>
          </w:r>
          <w:r w:rsidRPr="00033D22">
            <w:rPr>
              <w:lang w:val="en-GB"/>
            </w:rPr>
            <w:fldChar w:fldCharType="end"/>
          </w:r>
        </w:sdtContent>
      </w:sdt>
      <w:r w:rsidRPr="00033D22">
        <w:rPr>
          <w:lang w:val="en-GB"/>
        </w:rPr>
        <w:t xml:space="preserve"> which let them appear unsuited for achieving transferable methods with minimal supervision needed</w:t>
      </w:r>
    </w:p>
    <w:p w14:paraId="0483E6F0" w14:textId="69869AFB" w:rsidR="00073903" w:rsidRPr="00FB61F1" w:rsidRDefault="00073903" w:rsidP="00073903">
      <w:pPr>
        <w:pStyle w:val="Listenabsatz"/>
        <w:numPr>
          <w:ilvl w:val="1"/>
          <w:numId w:val="5"/>
        </w:numPr>
        <w:spacing w:line="360" w:lineRule="auto"/>
        <w:jc w:val="both"/>
        <w:rPr>
          <w:u w:val="single"/>
          <w:lang w:val="en-GB"/>
        </w:rPr>
      </w:pPr>
      <w:r>
        <w:rPr>
          <w:lang w:val="en-GB"/>
        </w:rPr>
        <w:t>use of multitemporal S2-imagery -&gt; enables to include phenological development of plants &amp; more powerful than single image, S2 world-wide freely available</w:t>
      </w:r>
    </w:p>
    <w:p w14:paraId="1EAF4BD7" w14:textId="428B09EB" w:rsidR="00FB61F1" w:rsidRDefault="00FB61F1" w:rsidP="00FB61F1">
      <w:pPr>
        <w:pStyle w:val="Listenabsatz"/>
        <w:numPr>
          <w:ilvl w:val="1"/>
          <w:numId w:val="5"/>
        </w:numPr>
        <w:spacing w:line="360" w:lineRule="auto"/>
        <w:jc w:val="both"/>
        <w:rPr>
          <w:lang w:val="en-GB"/>
        </w:rPr>
      </w:pPr>
      <w:r>
        <w:rPr>
          <w:lang w:val="en-GB"/>
        </w:rPr>
        <w:t>samples have to be collected anyway to assure accuracy of delineation, could thus also be directly used for parameter adjustment during workflow</w:t>
      </w:r>
    </w:p>
    <w:p w14:paraId="6BF4856B" w14:textId="24209B21" w:rsidR="00FB61F1" w:rsidRPr="00033D22" w:rsidRDefault="00D9642F" w:rsidP="00073903">
      <w:pPr>
        <w:pStyle w:val="Listenabsatz"/>
        <w:numPr>
          <w:ilvl w:val="1"/>
          <w:numId w:val="5"/>
        </w:numPr>
        <w:spacing w:line="360" w:lineRule="auto"/>
        <w:jc w:val="both"/>
        <w:rPr>
          <w:u w:val="single"/>
          <w:lang w:val="en-GB"/>
        </w:rPr>
      </w:pPr>
      <w:r>
        <w:rPr>
          <w:lang w:val="en-GB"/>
        </w:rPr>
        <w:t>hybrid approach with edge detection &amp; region-based growing based on assessed superiority of these</w:t>
      </w:r>
    </w:p>
    <w:p w14:paraId="11EC064D" w14:textId="26BA6C20" w:rsidR="00033D22" w:rsidRDefault="00033D22" w:rsidP="00033D22">
      <w:pPr>
        <w:pStyle w:val="Listenabsatz"/>
        <w:spacing w:line="360" w:lineRule="auto"/>
        <w:ind w:left="1440"/>
        <w:jc w:val="both"/>
        <w:rPr>
          <w:lang w:val="en-GB"/>
        </w:rPr>
      </w:pPr>
    </w:p>
    <w:p w14:paraId="58D2CB49" w14:textId="77777777" w:rsidR="00033D22" w:rsidRPr="00D9642F" w:rsidRDefault="00033D22" w:rsidP="00033D22">
      <w:pPr>
        <w:pStyle w:val="Listenabsatz"/>
        <w:spacing w:line="360" w:lineRule="auto"/>
        <w:ind w:left="1440"/>
        <w:jc w:val="both"/>
        <w:rPr>
          <w:u w:val="single"/>
          <w:lang w:val="en-GB"/>
        </w:rPr>
      </w:pPr>
    </w:p>
    <w:p w14:paraId="4CACC27A" w14:textId="65DA5C55" w:rsidR="003904D2" w:rsidRDefault="003904D2" w:rsidP="003904D2">
      <w:pPr>
        <w:pStyle w:val="Listenabsatz"/>
        <w:numPr>
          <w:ilvl w:val="0"/>
          <w:numId w:val="2"/>
        </w:numPr>
        <w:spacing w:line="360" w:lineRule="auto"/>
        <w:ind w:left="426" w:hanging="425"/>
        <w:jc w:val="both"/>
        <w:rPr>
          <w:u w:val="single"/>
          <w:lang w:val="en-GB"/>
        </w:rPr>
      </w:pPr>
      <w:r>
        <w:rPr>
          <w:u w:val="single"/>
          <w:lang w:val="en-GB"/>
        </w:rPr>
        <w:t>Methodology &amp; Workflow</w:t>
      </w:r>
    </w:p>
    <w:p w14:paraId="521A9237" w14:textId="649E64E8" w:rsidR="00C926A1" w:rsidRDefault="003904D2" w:rsidP="00C926A1">
      <w:pPr>
        <w:pStyle w:val="Listenabsatz"/>
        <w:numPr>
          <w:ilvl w:val="0"/>
          <w:numId w:val="8"/>
        </w:numPr>
        <w:spacing w:line="360" w:lineRule="auto"/>
        <w:jc w:val="both"/>
        <w:rPr>
          <w:u w:val="single"/>
          <w:lang w:val="en-GB"/>
        </w:rPr>
      </w:pPr>
      <w:r>
        <w:rPr>
          <w:u w:val="single"/>
          <w:lang w:val="en-GB"/>
        </w:rPr>
        <w:t>Field delineation</w:t>
      </w:r>
    </w:p>
    <w:p w14:paraId="7956C772" w14:textId="12AFD4D0" w:rsidR="00C926A1" w:rsidRPr="00C926A1" w:rsidRDefault="00C926A1" w:rsidP="00C926A1">
      <w:pPr>
        <w:pStyle w:val="Listenabsatz"/>
        <w:numPr>
          <w:ilvl w:val="0"/>
          <w:numId w:val="10"/>
        </w:numPr>
        <w:spacing w:line="360" w:lineRule="auto"/>
        <w:jc w:val="both"/>
        <w:rPr>
          <w:u w:val="single"/>
          <w:lang w:val="en-GB"/>
        </w:rPr>
      </w:pPr>
      <w:r>
        <w:rPr>
          <w:lang w:val="en-GB"/>
        </w:rPr>
        <w:t>choosing the right parametrisation of algorithms for segmentation is often based on a trial-and-error approach under re-iterative visual inspection of the obtained results</w:t>
      </w:r>
      <w:r w:rsidR="00847FCA">
        <w:rPr>
          <w:lang w:val="en-GB"/>
        </w:rPr>
        <w:t xml:space="preserve"> </w:t>
      </w:r>
      <w:sdt>
        <w:sdtPr>
          <w:rPr>
            <w:lang w:val="en-GB"/>
          </w:rPr>
          <w:alias w:val="To edit, see citavi.com/edit"/>
          <w:tag w:val="CitaviPlaceholder#0138b7fe-74be-4b78-af25-cfd98e6a00fa"/>
          <w:id w:val="1631437959"/>
          <w:placeholder>
            <w:docPart w:val="DefaultPlaceholder_-1854013440"/>
          </w:placeholder>
        </w:sdtPr>
        <w:sdtEndPr/>
        <w:sdtContent>
          <w:r w:rsidR="00847FC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ZlbGl4XFxBcHBEYXRhXFxMb2NhbFxcVGVtcFxcYWh5bGJia2cuanBnIiwiVXJpU3RyaW5nIjoiZmNiZjE2MjgtOWM2ZC00ZGZjLTg1ZTgtNzU2MDA3YThlOG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nNlLjIwMTcuMTAuMD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nNlLjIwMTcuMTAuMDA1IiwiVXJpU3RyaW5nIjoiaHR0cHM6Ly9kb2kub3JnLzEwLjEwMTYvai5yc2UuMjAxNy4xMC4w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GZlbGl4XFxBcHBEYXRhXFxMb2NhbFxcVGVtcFxcaHduYnh5NGMuanBnIiwiVXJpU3RyaW5nIjoiYWM2MjY1ZGUtNzI0YS00YzA0LWI1ODktN2M2ODlmNTQyMjE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xMTAxMjU3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5MC9yczExMTAxMjU3IiwiVXJpU3RyaW5nIjoiaHR0cHM6Ly9kb2kub3JnLzEwLjMzOTAvcnMxMTEwMTI1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}</w:instrText>
          </w:r>
          <w:r w:rsidR="00847FCA">
            <w:rPr>
              <w:lang w:val="en-GB"/>
            </w:rPr>
            <w:fldChar w:fldCharType="separate"/>
          </w:r>
          <w:r w:rsidR="00BE5A4B">
            <w:rPr>
              <w:lang w:val="en-GB"/>
            </w:rPr>
            <w:t>[7,8]</w:t>
          </w:r>
          <w:r w:rsidR="00847FCA">
            <w:rPr>
              <w:lang w:val="en-GB"/>
            </w:rPr>
            <w:fldChar w:fldCharType="end"/>
          </w:r>
        </w:sdtContent>
      </w:sdt>
      <w:r>
        <w:rPr>
          <w:lang w:val="en-GB"/>
        </w:rPr>
        <w:t>, time-consuming and likely to get only sub-optimal results</w:t>
      </w:r>
    </w:p>
    <w:p w14:paraId="718D2174" w14:textId="703042FB" w:rsidR="00C926A1" w:rsidRPr="00605361" w:rsidRDefault="00C926A1" w:rsidP="00C926A1">
      <w:pPr>
        <w:pStyle w:val="Listenabsatz"/>
        <w:numPr>
          <w:ilvl w:val="0"/>
          <w:numId w:val="10"/>
        </w:numPr>
        <w:spacing w:line="360" w:lineRule="auto"/>
        <w:jc w:val="both"/>
        <w:rPr>
          <w:u w:val="single"/>
          <w:lang w:val="en-GB"/>
        </w:rPr>
      </w:pPr>
      <w:r>
        <w:rPr>
          <w:lang w:val="en-GB"/>
        </w:rPr>
        <w:t xml:space="preserve">the </w:t>
      </w:r>
      <w:r w:rsidR="001B6EE9">
        <w:rPr>
          <w:lang w:val="en-GB"/>
        </w:rPr>
        <w:t xml:space="preserve">general </w:t>
      </w:r>
      <w:r>
        <w:rPr>
          <w:lang w:val="en-GB"/>
        </w:rPr>
        <w:t>superiority of object-based approaches is consistently mentioned across studies</w:t>
      </w:r>
      <w:r w:rsidR="00847FCA">
        <w:rPr>
          <w:lang w:val="en-GB"/>
        </w:rPr>
        <w:t xml:space="preserve"> </w:t>
      </w:r>
      <w:sdt>
        <w:sdtPr>
          <w:rPr>
            <w:lang w:val="en-GB"/>
          </w:rPr>
          <w:alias w:val="To edit, see citavi.com/edit"/>
          <w:tag w:val="CitaviPlaceholder#b06c65fb-c57d-4ca7-9a2e-b0559f9cf9bd"/>
          <w:id w:val="-301007095"/>
          <w:placeholder>
            <w:docPart w:val="DefaultPlaceholder_-1854013440"/>
          </w:placeholder>
        </w:sdtPr>
        <w:sdtEndPr/>
        <w:sdtContent>
          <w:r w:rsidR="00847FC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ZlbGl4XFxBcHBEYXRhXFxMb2NhbFxcVGVtcFxcYWh5bGJia2cuanBnIiwiVXJpU3RyaW5nIjoiZmNiZjE2MjgtOWM2ZC00ZGZjLTg1ZTgtNzU2MDA3YThlOG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nNlLjIwMTcuMTAuMD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nNlLjIwMTcuMTAuMDA1IiwiVXJpU3RyaW5nIjoiaHR0cHM6Ly9kb2kub3JnLzEwLjEwMTYvai5yc2UuMjAxNy4xMC4w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}</w:instrText>
          </w:r>
          <w:r w:rsidR="00847FCA">
            <w:rPr>
              <w:lang w:val="en-GB"/>
            </w:rPr>
            <w:fldChar w:fldCharType="separate"/>
          </w:r>
          <w:r w:rsidR="00BE5A4B">
            <w:rPr>
              <w:lang w:val="en-GB"/>
            </w:rPr>
            <w:t>[7]</w:t>
          </w:r>
          <w:r w:rsidR="00847FCA">
            <w:rPr>
              <w:lang w:val="en-GB"/>
            </w:rPr>
            <w:fldChar w:fldCharType="end"/>
          </w:r>
        </w:sdtContent>
      </w:sdt>
      <w:r>
        <w:rPr>
          <w:lang w:val="en-GB"/>
        </w:rPr>
        <w:t>, though the accurate delineation of objects is a necessary prerequisite for the following steps of classification</w:t>
      </w:r>
    </w:p>
    <w:p w14:paraId="23706145" w14:textId="025F9DCC" w:rsidR="00A93A01" w:rsidRDefault="00A93A01" w:rsidP="00A93A01">
      <w:pPr>
        <w:pStyle w:val="Listenabsatz"/>
        <w:numPr>
          <w:ilvl w:val="0"/>
          <w:numId w:val="10"/>
        </w:numPr>
        <w:spacing w:line="360" w:lineRule="auto"/>
        <w:jc w:val="both"/>
        <w:rPr>
          <w:lang w:val="en-GB"/>
        </w:rPr>
      </w:pPr>
      <w:r w:rsidRPr="00A93A01">
        <w:rPr>
          <w:lang w:val="en-GB"/>
        </w:rPr>
        <w:t>Finding that universal adaptation of the parameters for segmentation does not do justice to the variability of the field structures</w:t>
      </w:r>
      <w:r>
        <w:rPr>
          <w:lang w:val="en-GB"/>
        </w:rPr>
        <w:t xml:space="preserve">, for automated approach and multi-site delineation visual determination definitely not feasible anymore </w:t>
      </w:r>
      <w:sdt>
        <w:sdtPr>
          <w:rPr>
            <w:lang w:val="en-GB"/>
          </w:rPr>
          <w:alias w:val="To edit, see citavi.com/edit"/>
          <w:tag w:val="CitaviPlaceholder#c04807ef-b0f8-479b-b4e9-b03eff86e888"/>
          <w:id w:val="-994190138"/>
          <w:placeholder>
            <w:docPart w:val="6450EBADC88E4DFBB1C56FE7D6708F4C"/>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ZmVsaXhcXEFwcERhdGFcXExvY2FsXFxUZW1wXFxwcXIyZnBjZy5qcGciLCJVcmlTdHJpbmciOiIyZGU1ZTYzMi0xN2JjLTRkZGYtYWY4OS0zYWZjNzEyMGFhY2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YWcuMjAyMC4xMDU2O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29tcGFnLjIwMjAuMTA1Njk2IiwiVXJpU3RyaW5nIjoiaHR0cHM6Ly9kb2kub3JnLzEwLjEwMTYvai5jb21wYWcuMjAyMC4xMDU2O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2MwNDgwN2VmLWIwZjgtNDc5Yi1iNGU5LWIwM2VmZjg2ZTg4OCIsIlRleHQiOiJbOV0iLCJXQUlWZXJzaW9uIjoiNi4xMS4wLjAifQ==}</w:instrText>
          </w:r>
          <w:r>
            <w:rPr>
              <w:lang w:val="en-GB"/>
            </w:rPr>
            <w:fldChar w:fldCharType="separate"/>
          </w:r>
          <w:r w:rsidR="00BE5A4B">
            <w:rPr>
              <w:lang w:val="en-GB"/>
            </w:rPr>
            <w:t>[9]</w:t>
          </w:r>
          <w:r>
            <w:rPr>
              <w:lang w:val="en-GB"/>
            </w:rPr>
            <w:fldChar w:fldCharType="end"/>
          </w:r>
        </w:sdtContent>
      </w:sdt>
    </w:p>
    <w:p w14:paraId="6DF7332D" w14:textId="7790237F" w:rsidR="007E25B5" w:rsidRPr="007E25B5" w:rsidRDefault="007E25B5" w:rsidP="007E25B5">
      <w:pPr>
        <w:pStyle w:val="Listenabsatz"/>
        <w:numPr>
          <w:ilvl w:val="0"/>
          <w:numId w:val="10"/>
        </w:numPr>
        <w:spacing w:line="360" w:lineRule="auto"/>
        <w:jc w:val="both"/>
        <w:rPr>
          <w:u w:val="single"/>
          <w:lang w:val="en-GB"/>
        </w:rPr>
      </w:pPr>
      <w:r>
        <w:rPr>
          <w:lang w:val="en-GB"/>
        </w:rPr>
        <w:t xml:space="preserve">ESP tool as possibility to derive at more objective selections of scale parameter </w:t>
      </w:r>
      <w:sdt>
        <w:sdtPr>
          <w:rPr>
            <w:lang w:val="en-GB"/>
          </w:rPr>
          <w:alias w:val="To edit, see citavi.com/edit"/>
          <w:tag w:val="CitaviPlaceholder#a10ba021-2319-4fb9-8545-6846425e1305"/>
          <w:id w:val="573473040"/>
          <w:placeholder>
            <w:docPart w:val="CCA86BF319E5449296BAAA8C30752FC7"/>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ZlMTY1LTUxYzUtNDg4MC04ODUyLTkxOGZkMWNiOGY5YSIsIlJhbmdlTGVuZ3RoIjozLCJSZWZlcmVuY2VJZCI6IjljMmY3ZmY4LTE0NjMtNDdkMC1iYjE5LWIyOTNiYWQyYzkx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ZmVsaXhcXEFwcERhdGFcXExvY2FsXFxUZW1wXFw1MGFxdWljdS5qcGciLCJVcmlTdHJpbmciOiI5YzJmN2ZmOC0xNDYzLTQ3ZDAtYmIxOS1iMjkzYmFkMmM5MW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2NTg4MTA5MDMxNzQ4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zNjU4ODEwOTAzMTc0ODAzIiwiVXJpU3RyaW5nIjoiaHR0cHM6Ly9kb2kub3JnLzEwLjEwODAvMTM2NTg4MTA5MDMxNzQ4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zcHJzanBycy4yMDEzLjExLjAx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yNDc0ODcyMyIsIlVyaVN0cmluZyI6Imh0dHA6Ly93d3cubmNiaS5ubG0ubmloLmdvdi9wdWJtZWQvMjQ3NDg3M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lbGl4IEtyw7ZiZXIiLCJDcmVhdGVkT24iOiIyMDIyLTA1LTE4VDE1OjIwOjQyIiwiTW9kaWZpZWRCeSI6Il9GZWxpeCBLcsO2YmVyIiwiSWQiOiI0OTQ2MGQzMS0wYTUyLTQ5NWUtYmUwMC1mMDVmZGJlYjkwMjQiLCJNb2RpZmllZE9uIjoiMjAyMi0wNS0xOFQxNToyMDo0M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pc3Byc2pwcnMuMjAxMy4xMS4wMTgiLCJVcmlTdHJpbmciOiJodHRwczovL2RvaS5vcmcvMTAuMTAxNi9qLmlzcHJzanBycy4yMDEzLjExLjAx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U6MjA6NDIiLCJNb2RpZmllZEJ5IjoiX0ZlbGl4IEtyw7ZiZXIiLCJJZCI6ImFjNDY1NzUyLWJkMGEtNDEzYy1hMTVmLTQzZmRiMWNmNTI5ZiIsIk1vZGlmaWVkT24iOiIyMDIyLTA1LTE4VDE1OjIwOjQ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Mzk5MDQ1NSIsIlVyaVN0cmluZyI6Imh0dHBzOi8vd3d3Lm5jYmkubmxtLm5paC5nb3YvcG1jL2FydGljbGVzL1BNQzM5OTA0NT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}</w:instrText>
          </w:r>
          <w:r>
            <w:rPr>
              <w:lang w:val="en-GB"/>
            </w:rPr>
            <w:fldChar w:fldCharType="separate"/>
          </w:r>
          <w:r w:rsidR="00BE5A4B">
            <w:rPr>
              <w:lang w:val="en-GB"/>
            </w:rPr>
            <w:t>[10,11]</w:t>
          </w:r>
          <w:r>
            <w:rPr>
              <w:lang w:val="en-GB"/>
            </w:rPr>
            <w:fldChar w:fldCharType="end"/>
          </w:r>
        </w:sdtContent>
      </w:sdt>
      <w:r>
        <w:rPr>
          <w:lang w:val="en-GB"/>
        </w:rPr>
        <w:t>, used as unsupervised mechanism to optimise segmentation</w:t>
      </w:r>
    </w:p>
    <w:p w14:paraId="1C100DAD" w14:textId="5992988B" w:rsidR="007E25B5" w:rsidRPr="007E25B5" w:rsidRDefault="007E25B5" w:rsidP="007E25B5">
      <w:pPr>
        <w:pStyle w:val="Listenabsatz"/>
        <w:numPr>
          <w:ilvl w:val="0"/>
          <w:numId w:val="10"/>
        </w:numPr>
        <w:spacing w:line="360" w:lineRule="auto"/>
        <w:jc w:val="both"/>
        <w:rPr>
          <w:u w:val="single"/>
          <w:lang w:val="en-GB"/>
        </w:rPr>
      </w:pPr>
      <w:r>
        <w:rPr>
          <w:lang w:val="en-GB"/>
        </w:rPr>
        <w:t xml:space="preserve">Other unsupervised approaches with different metrics have been tested, </w:t>
      </w:r>
      <w:r w:rsidRPr="007E25B5">
        <w:rPr>
          <w:lang w:val="en-GB"/>
        </w:rPr>
        <w:t>global score</w:t>
      </w:r>
      <w:r>
        <w:rPr>
          <w:lang w:val="en-GB"/>
        </w:rPr>
        <w:t xml:space="preserve"> metric</w:t>
      </w:r>
      <w:r w:rsidRPr="007E25B5">
        <w:rPr>
          <w:lang w:val="en-GB"/>
        </w:rPr>
        <w:t xml:space="preserve"> computed by summing up the intra-segment uniformity and inter-segment dissimilarity within </w:t>
      </w:r>
      <w:r>
        <w:rPr>
          <w:lang w:val="en-GB"/>
        </w:rPr>
        <w:t xml:space="preserve">a segmented polygon achieved proved to achieve better results than ESP </w:t>
      </w:r>
      <w:sdt>
        <w:sdtPr>
          <w:rPr>
            <w:lang w:val="en-GB"/>
          </w:rPr>
          <w:alias w:val="To edit, see citavi.com/edit"/>
          <w:tag w:val="CitaviPlaceholder#6770d8e3-f30a-4ee3-8484-e21e734481d1"/>
          <w:id w:val="-602810017"/>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Y1OWNmLTY2Y2ItNGNhZS1hZGUxLTYxODMxNTMwYWZhYSIsIlJhbmdlTGVuZ3RoIjo0LCJSZWZlcmVuY2VJZCI6ImI0NzAyNDAyLTE2MjctNDE0MS05YjlhLTE2MzQ5NDk4ZjVh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ZlbGl4XFxBcHBEYXRhXFxMb2NhbFxcVGVtcFxcMzBrYWNkY3ouanBnIiwiVXJpU3RyaW5nIjoiQzpcXFVzZXJzXFxmZWxpeFxcQXBwRGF0YVxcTG9jYWxcXFRlbXBcXDMwa2FjZGN6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nMxMjE4MzA5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cnMxMjE4MzA5NiIsIlVyaVN0cmluZyI6Imh0dHBzOi8vZG9pLm9yZy8xMC4zMzkwL3JzMTIxODMwO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}</w:instrText>
          </w:r>
          <w:r>
            <w:rPr>
              <w:lang w:val="en-GB"/>
            </w:rPr>
            <w:fldChar w:fldCharType="separate"/>
          </w:r>
          <w:r w:rsidR="00BE5A4B">
            <w:rPr>
              <w:lang w:val="en-GB"/>
            </w:rPr>
            <w:t>[12]</w:t>
          </w:r>
          <w:r>
            <w:rPr>
              <w:lang w:val="en-GB"/>
            </w:rPr>
            <w:fldChar w:fldCharType="end"/>
          </w:r>
        </w:sdtContent>
      </w:sdt>
    </w:p>
    <w:p w14:paraId="09539D36" w14:textId="5A9132AD" w:rsidR="00A93A01" w:rsidRDefault="0088383E" w:rsidP="00A93A01">
      <w:pPr>
        <w:pStyle w:val="Listenabsatz"/>
        <w:numPr>
          <w:ilvl w:val="0"/>
          <w:numId w:val="10"/>
        </w:numPr>
        <w:spacing w:line="360" w:lineRule="auto"/>
        <w:jc w:val="both"/>
        <w:rPr>
          <w:lang w:val="en-GB"/>
        </w:rPr>
      </w:pPr>
      <w:sdt>
        <w:sdtPr>
          <w:rPr>
            <w:lang w:val="en-GB"/>
          </w:rPr>
          <w:alias w:val="To edit, see citavi.com/edit"/>
          <w:tag w:val="CitaviPlaceholder#953c4071-5322-41b1-af39-e262ff762805"/>
          <w:id w:val="-1302617004"/>
          <w:placeholder>
            <w:docPart w:val="DefaultPlaceholder_-1854013440"/>
          </w:placeholder>
        </w:sdtPr>
        <w:sdtEndPr/>
        <w:sdtContent>
          <w:r w:rsidR="00A93A01">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DBlYnpsbjJyLmpwZyIsIlVyaVN0cmluZyI6ImRlM2U4ZWM0LWZmMmEtNDFkMS05MjcyLTkwMDdjZDUwZGUy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vbXBhZy4yMDE5LjAyLjAw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bXBhZy4yMDE5LjAyLjAwOSIsIlVyaVN0cmluZyI6Imh0dHBzOi8vZG9pLm9yZy8xMC4xMDE2L2ouY29tcGFnLjIwMTkuMDIu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}</w:instrText>
          </w:r>
          <w:r w:rsidR="00A93A01">
            <w:rPr>
              <w:lang w:val="en-GB"/>
            </w:rPr>
            <w:fldChar w:fldCharType="separate"/>
          </w:r>
          <w:r w:rsidR="00BE5A4B">
            <w:rPr>
              <w:lang w:val="en-GB"/>
            </w:rPr>
            <w:t>Watkins and van Niekerk [13]</w:t>
          </w:r>
          <w:r w:rsidR="00A93A01">
            <w:rPr>
              <w:lang w:val="en-GB"/>
            </w:rPr>
            <w:fldChar w:fldCharType="end"/>
          </w:r>
        </w:sdtContent>
      </w:sdt>
      <w:r w:rsidR="00A93A01">
        <w:rPr>
          <w:lang w:val="en-GB"/>
        </w:rPr>
        <w:t xml:space="preserve"> </w:t>
      </w:r>
      <w:r w:rsidR="00A93A01" w:rsidRPr="00A93A01">
        <w:rPr>
          <w:lang w:val="en-GB"/>
        </w:rPr>
        <w:t xml:space="preserve">choice of the overflow height by employing Jenkins, </w:t>
      </w:r>
      <w:r w:rsidR="00A93A01">
        <w:rPr>
          <w:lang w:val="en-GB"/>
        </w:rPr>
        <w:t>some</w:t>
      </w:r>
      <w:r w:rsidR="00A93A01" w:rsidRPr="00A93A01">
        <w:rPr>
          <w:lang w:val="en-GB"/>
        </w:rPr>
        <w:t xml:space="preserve"> refinement was done </w:t>
      </w:r>
      <w:r w:rsidR="00A93A01">
        <w:rPr>
          <w:lang w:val="en-GB"/>
        </w:rPr>
        <w:t xml:space="preserve">in follow-up study </w:t>
      </w:r>
      <w:sdt>
        <w:sdtPr>
          <w:rPr>
            <w:lang w:val="en-GB"/>
          </w:rPr>
          <w:alias w:val="To edit, see citavi.com/edit"/>
          <w:tag w:val="CitaviPlaceholder#8f61f66f-9b54-4e00-9636-8082be70112d"/>
          <w:id w:val="536088474"/>
          <w:placeholder>
            <w:docPart w:val="DefaultPlaceholder_-1854013440"/>
          </w:placeholder>
        </w:sdtPr>
        <w:sdtEndPr/>
        <w:sdtContent>
          <w:r w:rsidR="00A93A01">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ZmVsaXhcXEFwcERhdGFcXExvY2FsXFxUZW1wXFxzcnNxNW5ocS5qcGciLCJVcmlTdHJpbmciOiI2NTk5ODI1NS1lNWI1LTQ3MTMtOWM3MC05MDE2ZGNmY2M0Mz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1wYWcuMjAxOS4xMDUwNz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jb21wYWcuMjAxOS4xMDUwNzgiLCJVcmlTdHJpbmciOiJodHRwczovL2RvaS5vcmcvMTAuMTAxNi9qLmNvbXBhZy4yMDE5LjEwNTA3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}</w:instrText>
          </w:r>
          <w:r w:rsidR="00A93A01">
            <w:rPr>
              <w:lang w:val="en-GB"/>
            </w:rPr>
            <w:fldChar w:fldCharType="separate"/>
          </w:r>
          <w:r w:rsidR="00BE5A4B">
            <w:rPr>
              <w:lang w:val="en-GB"/>
            </w:rPr>
            <w:t>[14]</w:t>
          </w:r>
          <w:r w:rsidR="00A93A01">
            <w:rPr>
              <w:lang w:val="en-GB"/>
            </w:rPr>
            <w:fldChar w:fldCharType="end"/>
          </w:r>
        </w:sdtContent>
      </w:sdt>
      <w:r w:rsidR="00A93A01">
        <w:rPr>
          <w:lang w:val="en-GB"/>
        </w:rPr>
        <w:t xml:space="preserve">, </w:t>
      </w:r>
      <w:r w:rsidR="000211CE">
        <w:rPr>
          <w:lang w:val="en-GB"/>
        </w:rPr>
        <w:t xml:space="preserve">no reference polygons required, </w:t>
      </w:r>
      <w:r w:rsidR="00A93A01">
        <w:rPr>
          <w:lang w:val="en-GB"/>
        </w:rPr>
        <w:t xml:space="preserve">still </w:t>
      </w:r>
      <w:r w:rsidR="00A93A01" w:rsidRPr="00A93A01">
        <w:rPr>
          <w:lang w:val="en-GB"/>
        </w:rPr>
        <w:t>it seems questionable if this is really transferable</w:t>
      </w:r>
    </w:p>
    <w:p w14:paraId="3C50D632" w14:textId="629722FB" w:rsidR="007E25B5" w:rsidRPr="00A93A01" w:rsidRDefault="007E25B5" w:rsidP="00A93A01">
      <w:pPr>
        <w:pStyle w:val="Listenabsatz"/>
        <w:numPr>
          <w:ilvl w:val="0"/>
          <w:numId w:val="10"/>
        </w:numPr>
        <w:spacing w:line="360" w:lineRule="auto"/>
        <w:jc w:val="both"/>
        <w:rPr>
          <w:lang w:val="en-GB"/>
        </w:rPr>
      </w:pPr>
      <w:r>
        <w:rPr>
          <w:lang w:val="en-GB"/>
        </w:rPr>
        <w:t>Different category of studies deals with supervised approaches for field delineation</w:t>
      </w:r>
    </w:p>
    <w:p w14:paraId="747042C3" w14:textId="1BD5142A" w:rsidR="000211CE" w:rsidRDefault="0088383E" w:rsidP="000211CE">
      <w:pPr>
        <w:pStyle w:val="Listenabsatz"/>
        <w:numPr>
          <w:ilvl w:val="0"/>
          <w:numId w:val="10"/>
        </w:numPr>
        <w:spacing w:line="360" w:lineRule="auto"/>
        <w:jc w:val="both"/>
        <w:rPr>
          <w:lang w:val="en-GB"/>
        </w:rPr>
      </w:pPr>
      <w:sdt>
        <w:sdtPr>
          <w:rPr>
            <w:u w:val="single"/>
            <w:lang w:val="en-GB"/>
          </w:rPr>
          <w:alias w:val="To edit, see citavi.com/edit"/>
          <w:tag w:val="CitaviPlaceholder#f61cfada-8cda-4791-8c8f-9f0595bc233c"/>
          <w:id w:val="2093888842"/>
          <w:placeholder>
            <w:docPart w:val="0B6A428C06DF41B9B1DFD586CA427801"/>
          </w:placeholder>
        </w:sdtPr>
        <w:sdtEndPr>
          <w:rPr>
            <w:u w:val="none"/>
          </w:rPr>
        </w:sdtEndPr>
        <w:sdtContent>
          <w:r w:rsidR="000211CE" w:rsidRPr="00A4104D">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ZlbGl4XFxBcHBEYXRhXFxMb2NhbFxcVGVtcFxccHFyMmZwY2cuanBnIiwiVXJpU3RyaW5nIjoiMmRlNWU2MzItMTdiYy00ZGRmLWFmODktM2FmYzcxMjBhYWNi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GFnLjIwMjAuMTA1Njk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vbXBhZy4yMDIwLjEwNTY5NiIsIlVyaVN0cmluZyI6Imh0dHBzOi8vZG9pLm9yZy8xMC4xMDE2L2ouY29tcGFnLjIwMjAuMTA1Njk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}</w:instrText>
          </w:r>
          <w:r w:rsidR="000211CE" w:rsidRPr="00A4104D">
            <w:rPr>
              <w:lang w:val="en-GB"/>
            </w:rPr>
            <w:fldChar w:fldCharType="separate"/>
          </w:r>
          <w:r w:rsidR="00BE5A4B">
            <w:rPr>
              <w:lang w:val="en-GB"/>
            </w:rPr>
            <w:t>Tetteh et al. [9]</w:t>
          </w:r>
          <w:r w:rsidR="000211CE" w:rsidRPr="00A4104D">
            <w:rPr>
              <w:lang w:val="en-GB"/>
            </w:rPr>
            <w:fldChar w:fldCharType="end"/>
          </w:r>
        </w:sdtContent>
      </w:sdt>
      <w:r w:rsidR="000211CE">
        <w:rPr>
          <w:lang w:val="en-GB"/>
        </w:rPr>
        <w:t xml:space="preserve"> studied supervised bayesian optimisation of MRS based delineations with semi-automated determination of scale parameter, outperformed ESP tool, similar idea to what is applied here for watershed though in a simpler way with brute-force grid search technique – due to fast performance of watershed not that problematic</w:t>
      </w:r>
    </w:p>
    <w:p w14:paraId="1DBBB609" w14:textId="1225D3D8" w:rsidR="00A4104D" w:rsidRDefault="00054CCA" w:rsidP="00A4104D">
      <w:pPr>
        <w:pStyle w:val="Listenabsatz"/>
        <w:numPr>
          <w:ilvl w:val="0"/>
          <w:numId w:val="10"/>
        </w:numPr>
        <w:spacing w:line="360" w:lineRule="auto"/>
        <w:jc w:val="both"/>
        <w:rPr>
          <w:lang w:val="en-GB"/>
        </w:rPr>
      </w:pPr>
      <w:r>
        <w:rPr>
          <w:lang w:val="en-GB"/>
        </w:rPr>
        <w:t xml:space="preserve">Post-processing with smoothing &amp; merging of small objects common step in workflows </w:t>
      </w:r>
      <w:sdt>
        <w:sdtPr>
          <w:rPr>
            <w:lang w:val="en-GB"/>
          </w:rPr>
          <w:alias w:val="To edit, see citavi.com/edit"/>
          <w:tag w:val="CitaviPlaceholder#23871b6a-9ddb-4908-b4bb-968c36c3105a"/>
          <w:id w:val="1807815194"/>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zg1ODk4LTk2NTktNGJhNS1iODhlLWM2NzMzMzBjMTdhYiIsIlJhbmdlTGVuZ3RoIjoyLCJSZWZlcmVuY2VJZCI6IjUxZmI1YjFiLWFhYjYtNGNiOS1hMzU5LTkyNDU3MjkyMGZ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mZWxpeFxcQXBwRGF0YVxcTG9jYWxcXFRlbXBcXHB0NWVqcnYyLmpwZyIsIlVyaVN0cmluZyI6IjUxZmI1YjFiLWFhYjYtNGNiOS1hMzU5LTkyNDU3MjkyMGZiY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hdGNvZy4yMDA0LjAzLjAw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YXRjb2cuMjAwNC4wMy4wMDEiLCJVcmlTdHJpbmciOiJodHRwczovL2RvaS5vcmcvMTAuMTAxNi9qLnBhdGNvZy4yMDA0LjAzLj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vbXBhZy4yMDE5LjAyLjAw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TYvai5jb21wYWcuMjAxOS4wMi4wMDkiLCJVcmlTdHJpbmciOiJodHRwczovL2RvaS5vcmcvMTAuMTAxNi9qLmNvbXBhZy4yMDE5LjAyLjAw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KU1RBUlMuMjAxOC4yODg0NTEz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wOS9KU1RBUlMuMjAxOC4yODg0NTEzIiwiVXJpU3RyaW5nIjoiaHR0cHM6Ly9kb2kub3JnLzEwLjExMDkvSlNUQVJTLjIwMTguMjg4NDU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zcHJzanBycy4yMDEzLjAyLjAwOSIsIkVkaXRvcnMiOltdLCJFdmFsdWF0aW9uQ29tcGxleGl0eSI6MCwiRXZhbHVhdGlvblNvdXJjZVRleHRGb3JtYXQiOjAsIkdyb3VwcyI6W10sIkhhc0xhYmVsMSI6ZmFsc2UsIkhhc0xhYmVsMiI6ZmFsc2U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TYvai5pc3Byc2pwcnMuMjAxMy4wMi4wMDkiLCJVcmlTdHJpbmciOiJodHRwczovL2RvaS5vcmcvMTAuMTAxNi9qLmlzcHJzanBycy4yMDEzLjAyLjAwO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}</w:instrText>
          </w:r>
          <w:r>
            <w:rPr>
              <w:lang w:val="en-GB"/>
            </w:rPr>
            <w:fldChar w:fldCharType="separate"/>
          </w:r>
          <w:r w:rsidR="00BE5A4B">
            <w:rPr>
              <w:lang w:val="en-GB"/>
            </w:rPr>
            <w:t>[3,5,6,13]</w:t>
          </w:r>
          <w:r>
            <w:rPr>
              <w:lang w:val="en-GB"/>
            </w:rPr>
            <w:fldChar w:fldCharType="end"/>
          </w:r>
        </w:sdtContent>
      </w:sdt>
    </w:p>
    <w:p w14:paraId="1A868226" w14:textId="6EE29569" w:rsidR="000908DD" w:rsidRDefault="000908DD" w:rsidP="000908DD">
      <w:pPr>
        <w:spacing w:line="360" w:lineRule="auto"/>
        <w:jc w:val="both"/>
        <w:rPr>
          <w:lang w:val="en-GB"/>
        </w:rPr>
      </w:pPr>
    </w:p>
    <w:p w14:paraId="26702823" w14:textId="66C8A9EB" w:rsidR="000908DD" w:rsidRPr="000908DD" w:rsidRDefault="000908DD" w:rsidP="000908DD">
      <w:pPr>
        <w:spacing w:line="360" w:lineRule="auto"/>
        <w:jc w:val="both"/>
        <w:rPr>
          <w:lang w:val="en-GB"/>
        </w:rPr>
      </w:pPr>
      <w:r>
        <w:rPr>
          <w:lang w:val="en-GB"/>
        </w:rPr>
        <w:t>Knowledge explicitly modelled in the approach</w:t>
      </w:r>
    </w:p>
    <w:p w14:paraId="0AE8DB7D" w14:textId="7D70EFDE" w:rsidR="00C926A1" w:rsidRPr="000908DD" w:rsidRDefault="000908DD" w:rsidP="000908DD">
      <w:pPr>
        <w:pStyle w:val="Listenabsatz"/>
        <w:numPr>
          <w:ilvl w:val="0"/>
          <w:numId w:val="5"/>
        </w:numPr>
        <w:spacing w:line="360" w:lineRule="auto"/>
        <w:jc w:val="both"/>
        <w:rPr>
          <w:u w:val="single"/>
          <w:lang w:val="en-GB"/>
        </w:rPr>
      </w:pPr>
      <w:r>
        <w:rPr>
          <w:lang w:val="en-GB"/>
        </w:rPr>
        <w:t>Internal homogeneity &amp; Inter-heterogeneity</w:t>
      </w:r>
      <w:r w:rsidR="00C241CF">
        <w:rPr>
          <w:lang w:val="en-GB"/>
        </w:rPr>
        <w:t xml:space="preserve"> (does not need to be addressed explicitly as already captured by edge detection &amp; smooth transitions unlikely)</w:t>
      </w:r>
    </w:p>
    <w:p w14:paraId="2713CDF7" w14:textId="1C3E97DC" w:rsidR="000908DD" w:rsidRPr="000908DD" w:rsidRDefault="000908DD" w:rsidP="000908DD">
      <w:pPr>
        <w:pStyle w:val="Listenabsatz"/>
        <w:numPr>
          <w:ilvl w:val="0"/>
          <w:numId w:val="5"/>
        </w:numPr>
        <w:spacing w:line="360" w:lineRule="auto"/>
        <w:jc w:val="both"/>
        <w:rPr>
          <w:u w:val="single"/>
          <w:lang w:val="en-GB"/>
        </w:rPr>
      </w:pPr>
      <w:r>
        <w:rPr>
          <w:lang w:val="en-GB"/>
        </w:rPr>
        <w:t>Sharp boundaries between fields</w:t>
      </w:r>
    </w:p>
    <w:p w14:paraId="28549709" w14:textId="118340F6" w:rsidR="000908DD" w:rsidRPr="000908DD" w:rsidRDefault="00F1100D" w:rsidP="000908DD">
      <w:pPr>
        <w:pStyle w:val="Listenabsatz"/>
        <w:numPr>
          <w:ilvl w:val="0"/>
          <w:numId w:val="5"/>
        </w:numPr>
        <w:spacing w:line="360" w:lineRule="auto"/>
        <w:jc w:val="both"/>
        <w:rPr>
          <w:u w:val="single"/>
          <w:lang w:val="en-GB"/>
        </w:rPr>
      </w:pPr>
      <w:r>
        <w:rPr>
          <w:lang w:val="en-GB"/>
        </w:rPr>
        <w:lastRenderedPageBreak/>
        <w:t>Tendency towards linear or only gently curved field boundaries</w:t>
      </w:r>
    </w:p>
    <w:p w14:paraId="5042FD60" w14:textId="34FF30A8" w:rsidR="000908DD" w:rsidRDefault="000908DD" w:rsidP="000908DD">
      <w:pPr>
        <w:spacing w:line="360" w:lineRule="auto"/>
        <w:jc w:val="both"/>
        <w:rPr>
          <w:u w:val="single"/>
          <w:lang w:val="en-GB"/>
        </w:rPr>
      </w:pPr>
    </w:p>
    <w:p w14:paraId="3CFA5C45" w14:textId="77777777" w:rsidR="000908DD" w:rsidRPr="000908DD" w:rsidRDefault="000908DD" w:rsidP="000908DD">
      <w:pPr>
        <w:spacing w:line="360" w:lineRule="auto"/>
        <w:jc w:val="both"/>
        <w:rPr>
          <w:u w:val="single"/>
          <w:lang w:val="en-GB"/>
        </w:rPr>
      </w:pPr>
    </w:p>
    <w:p w14:paraId="796A46B8" w14:textId="16695F9C" w:rsidR="003904D2" w:rsidRPr="00A4104D" w:rsidRDefault="003904D2" w:rsidP="003904D2">
      <w:pPr>
        <w:pStyle w:val="Listenabsatz"/>
        <w:numPr>
          <w:ilvl w:val="0"/>
          <w:numId w:val="8"/>
        </w:numPr>
        <w:spacing w:line="360" w:lineRule="auto"/>
        <w:jc w:val="both"/>
        <w:rPr>
          <w:u w:val="single"/>
          <w:lang w:val="en-GB"/>
        </w:rPr>
      </w:pPr>
      <w:r w:rsidRPr="00A4104D">
        <w:rPr>
          <w:u w:val="single"/>
          <w:lang w:val="en-GB"/>
        </w:rPr>
        <w:t>Field mask</w:t>
      </w:r>
    </w:p>
    <w:p w14:paraId="57D444EC" w14:textId="103AD0F9" w:rsidR="00F54B6A" w:rsidRPr="00F54B6A" w:rsidRDefault="00F54B6A" w:rsidP="003904D2">
      <w:pPr>
        <w:pStyle w:val="Listenabsatz"/>
        <w:numPr>
          <w:ilvl w:val="0"/>
          <w:numId w:val="9"/>
        </w:numPr>
        <w:spacing w:line="360" w:lineRule="auto"/>
        <w:jc w:val="both"/>
        <w:rPr>
          <w:u w:val="single"/>
          <w:lang w:val="en-GB"/>
        </w:rPr>
      </w:pPr>
      <w:r w:rsidRPr="00A4104D">
        <w:rPr>
          <w:lang w:val="en-GB"/>
        </w:rPr>
        <w:t xml:space="preserve">Multi-temporal imagery not only beneficial for </w:t>
      </w:r>
      <w:r w:rsidR="00353323" w:rsidRPr="00A4104D">
        <w:rPr>
          <w:lang w:val="en-GB"/>
        </w:rPr>
        <w:t xml:space="preserve">boundary delineation but also for classification </w:t>
      </w:r>
      <w:sdt>
        <w:sdtPr>
          <w:rPr>
            <w:lang w:val="en-GB"/>
          </w:rPr>
          <w:alias w:val="To edit, see citavi.com/edit"/>
          <w:tag w:val="CitaviPlaceholder#6c995d5f-87db-4263-9d94-fa768c0786a1"/>
          <w:id w:val="1725480517"/>
          <w:placeholder>
            <w:docPart w:val="DefaultPlaceholder_-1854013440"/>
          </w:placeholder>
        </w:sdtPr>
        <w:sdtEndPr/>
        <w:sdtContent>
          <w:r w:rsidR="00353323">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ZlbGl4XFxBcHBEYXRhXFxMb2NhbFxcVGVtcFxcMzJobWxjbjQuanBnIiwiVXJpU3RyaW5nIjoiZWJjY2JkNDUtNjU5Ny00N2VlLTlhZTMtNjI3NDdkMmIwOTk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hZy4yMDE4LjA2LjA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YWcuMjAxOC4wNi4wMDciLCJVcmlTdHJpbmciOiJodHRwczovL2RvaS5vcmcvMTAuMTAxNi9qLmphZy4yMDE4LjA2LjA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JzODAxMDA1N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MzOTAvcnM4MDEwMDU1IiwiVXJpU3RyaW5nIjoiaHR0cHM6Ly9kb2kub3JnLzEwLjMzOTAvcnM4MDEwMDU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}</w:instrText>
          </w:r>
          <w:r w:rsidR="00353323">
            <w:rPr>
              <w:lang w:val="en-GB"/>
            </w:rPr>
            <w:fldChar w:fldCharType="separate"/>
          </w:r>
          <w:r w:rsidR="00BE5A4B">
            <w:rPr>
              <w:lang w:val="en-GB"/>
            </w:rPr>
            <w:t>[15,16]</w:t>
          </w:r>
          <w:r w:rsidR="00353323">
            <w:rPr>
              <w:lang w:val="en-GB"/>
            </w:rPr>
            <w:fldChar w:fldCharType="end"/>
          </w:r>
        </w:sdtContent>
      </w:sdt>
    </w:p>
    <w:p w14:paraId="63859845" w14:textId="41759B51" w:rsidR="003904D2" w:rsidRPr="0049305D" w:rsidRDefault="0049305D" w:rsidP="003904D2">
      <w:pPr>
        <w:pStyle w:val="Listenabsatz"/>
        <w:numPr>
          <w:ilvl w:val="0"/>
          <w:numId w:val="9"/>
        </w:numPr>
        <w:spacing w:line="360" w:lineRule="auto"/>
        <w:jc w:val="both"/>
        <w:rPr>
          <w:u w:val="single"/>
          <w:lang w:val="en-GB"/>
        </w:rPr>
      </w:pPr>
      <w:r>
        <w:rPr>
          <w:lang w:val="en-GB"/>
        </w:rPr>
        <w:t>NDVI as a common index used to classify crops and/or on a higher hierarchical level distinguish between agricultural and uncultivated land</w:t>
      </w:r>
    </w:p>
    <w:p w14:paraId="2F56CA5E" w14:textId="467D7865" w:rsidR="00364AB8" w:rsidRDefault="0088383E" w:rsidP="00364AB8">
      <w:pPr>
        <w:pStyle w:val="Listenabsatz"/>
        <w:numPr>
          <w:ilvl w:val="0"/>
          <w:numId w:val="9"/>
        </w:numPr>
        <w:spacing w:line="360" w:lineRule="auto"/>
        <w:jc w:val="both"/>
        <w:rPr>
          <w:lang w:val="en-GB"/>
        </w:rPr>
      </w:pPr>
      <w:sdt>
        <w:sdtPr>
          <w:rPr>
            <w:lang w:val="en-GB"/>
          </w:rPr>
          <w:alias w:val="To edit, see citavi.com/edit"/>
          <w:tag w:val="CitaviPlaceholder#7c83b9db-8598-431d-b4a5-0f6517fd06e0"/>
          <w:id w:val="1337651527"/>
          <w:placeholder>
            <w:docPart w:val="DefaultPlaceholder_-1854013440"/>
          </w:placeholder>
        </w:sdtPr>
        <w:sdtEndPr/>
        <w:sdtContent>
          <w:r w:rsidR="0049305D" w:rsidRPr="0049305D">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ZlbGl4XFxBcHBEYXRhXFxMb2NhbFxcVGVtcFxcc3JzcTVuaHEuanBnIiwiVXJpU3RyaW5nIjoiNjU5OTgyNTUtZTViNS00NzEzLTljNzAtOTAxNmRjZmNjND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29tcGFnLjIwMTkuMTA1MDc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9tcGFnLjIwMTkuMTA1MDc4IiwiVXJpU3RyaW5nIjoiaHR0cHM6Ly9kb2kub3JnLzEwLjEwMTYvai5jb21wYWcuMjAxOS4xMDUw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}</w:instrText>
          </w:r>
          <w:r w:rsidR="0049305D" w:rsidRPr="0049305D">
            <w:rPr>
              <w:lang w:val="en-GB"/>
            </w:rPr>
            <w:fldChar w:fldCharType="separate"/>
          </w:r>
          <w:r w:rsidR="00BE5A4B">
            <w:rPr>
              <w:lang w:val="en-GB"/>
            </w:rPr>
            <w:t>Watkins and van Niekerk [14]</w:t>
          </w:r>
          <w:r w:rsidR="0049305D" w:rsidRPr="0049305D">
            <w:rPr>
              <w:lang w:val="en-GB"/>
            </w:rPr>
            <w:fldChar w:fldCharType="end"/>
          </w:r>
        </w:sdtContent>
      </w:sdt>
      <w:r w:rsidR="0049305D">
        <w:rPr>
          <w:lang w:val="en-GB"/>
        </w:rPr>
        <w:t xml:space="preserve"> used</w:t>
      </w:r>
      <w:r w:rsidR="00691834">
        <w:rPr>
          <w:lang w:val="en-GB"/>
        </w:rPr>
        <w:t xml:space="preserve"> </w:t>
      </w:r>
      <w:r w:rsidR="005C2A29">
        <w:rPr>
          <w:lang w:val="en-GB"/>
        </w:rPr>
        <w:t>min, max, range and std of NDVI through time to establish corresponding rulesets</w:t>
      </w:r>
      <w:r w:rsidR="00CE68BB">
        <w:rPr>
          <w:lang w:val="en-GB"/>
        </w:rPr>
        <w:t xml:space="preserve"> with 2-5 thresholding rules</w:t>
      </w:r>
      <w:r w:rsidR="005C2A29">
        <w:rPr>
          <w:lang w:val="en-GB"/>
        </w:rPr>
        <w:t>, need to be adjusted depending on the study area</w:t>
      </w:r>
    </w:p>
    <w:p w14:paraId="5886378D" w14:textId="27FC3DDF" w:rsidR="00973E46" w:rsidRDefault="0088383E" w:rsidP="00973E46">
      <w:pPr>
        <w:pStyle w:val="Listenabsatz"/>
        <w:numPr>
          <w:ilvl w:val="0"/>
          <w:numId w:val="9"/>
        </w:numPr>
        <w:spacing w:line="360" w:lineRule="auto"/>
        <w:jc w:val="both"/>
        <w:rPr>
          <w:lang w:val="en-GB"/>
        </w:rPr>
      </w:pPr>
      <w:sdt>
        <w:sdtPr>
          <w:rPr>
            <w:lang w:val="en-GB"/>
          </w:rPr>
          <w:alias w:val="To edit, see citavi.com/edit"/>
          <w:tag w:val="CitaviPlaceholder#bbab7197-b53a-4882-86e6-4f06b446c9de"/>
          <w:id w:val="-236940338"/>
          <w:placeholder>
            <w:docPart w:val="2C008807C8444395A099211DFC6A75A2"/>
          </w:placeholder>
        </w:sdtPr>
        <w:sdtEndPr/>
        <w:sdtContent>
          <w:r w:rsidR="00973E46">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2U5ZDAxLWJkZjUtNGM1OS05ZjI1LWJkYzdmOTJiNzdkNyIsIlJhbmdlTGVuZ3RoIjoxNywiUmVmZXJlbmNlSWQiOiI3ZmJhYWUxYi05YTAyLTQyNGUtYjNiNy00MGZlYjM2M2VlNmEiLCJPcHRpb24x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ZmVsaXhcXEFwcERhdGFcXExvY2FsXFxUZW1wXFx5aDVpMmVxdy5qcGciLCJVcmlTdHJpbmciOiI3ZmJhYWUxYi05YTAyLTQyNGUtYjNiNy00MGZlYjM2M2VlN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Vzc2QtMTQtMjk1LT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Tk0L2Vzc2QtMTQtMjk1LTIwMjIiLCJVcmlTdHJpbmciOiJodHRwczovL2RvaS5vcmcvMTAuNTE5NC9lc3NkLTE0LTI5NS0yM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}</w:instrText>
          </w:r>
          <w:r w:rsidR="00973E46">
            <w:rPr>
              <w:lang w:val="en-GB"/>
            </w:rPr>
            <w:fldChar w:fldCharType="separate"/>
          </w:r>
          <w:r w:rsidR="00BE5A4B">
            <w:rPr>
              <w:lang w:val="en-GB"/>
            </w:rPr>
            <w:t>Pazúr et al. [17]</w:t>
          </w:r>
          <w:r w:rsidR="00973E46">
            <w:rPr>
              <w:lang w:val="en-GB"/>
            </w:rPr>
            <w:fldChar w:fldCharType="end"/>
          </w:r>
        </w:sdtContent>
      </w:sdt>
      <w:r w:rsidR="00973E46">
        <w:rPr>
          <w:lang w:val="en-GB"/>
        </w:rPr>
        <w:t xml:space="preserve"> tried several indices characterising either phenology over whole growing season or parts of it, small scale study area (whole Switzerland) and classification problem with three classes (crop, grassland, other LC), thus pretty close to aim in the current case, NDVI std proved to be a valuable feature, generally more meaningful than single bands</w:t>
      </w:r>
    </w:p>
    <w:p w14:paraId="7F8626AA" w14:textId="54619D29" w:rsidR="00973E46" w:rsidRDefault="0088383E" w:rsidP="00973E46">
      <w:pPr>
        <w:pStyle w:val="Listenabsatz"/>
        <w:numPr>
          <w:ilvl w:val="0"/>
          <w:numId w:val="9"/>
        </w:numPr>
        <w:spacing w:line="360" w:lineRule="auto"/>
        <w:jc w:val="both"/>
        <w:rPr>
          <w:lang w:val="en-GB"/>
        </w:rPr>
      </w:pPr>
      <w:sdt>
        <w:sdtPr>
          <w:rPr>
            <w:lang w:val="en-GB"/>
          </w:rPr>
          <w:alias w:val="To edit, see citavi.com/edit"/>
          <w:tag w:val="CitaviPlaceholder#34938030-8b66-4cca-9d7b-53f976263019"/>
          <w:id w:val="-57469642"/>
          <w:placeholder>
            <w:docPart w:val="2C008807C8444395A099211DFC6A75A2"/>
          </w:placeholder>
        </w:sdtPr>
        <w:sdtEndPr/>
        <w:sdtContent>
          <w:r w:rsidR="00973E46">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nM4MDEwMDU1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5MC9yczgwMTAwNTUiLCJVcmlTdHJpbmciOiJodHRwczovL2RvaS5vcmcvMTAuMzM5MC9yczgwMTAwN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}</w:instrText>
          </w:r>
          <w:r w:rsidR="00973E46">
            <w:rPr>
              <w:lang w:val="en-GB"/>
            </w:rPr>
            <w:fldChar w:fldCharType="separate"/>
          </w:r>
          <w:r w:rsidR="00BE5A4B">
            <w:rPr>
              <w:lang w:val="en-GB"/>
            </w:rPr>
            <w:t>Valero et al. [16]</w:t>
          </w:r>
          <w:r w:rsidR="00973E46">
            <w:rPr>
              <w:lang w:val="en-GB"/>
            </w:rPr>
            <w:fldChar w:fldCharType="end"/>
          </w:r>
        </w:sdtContent>
      </w:sdt>
      <w:r w:rsidR="00973E46">
        <w:rPr>
          <w:lang w:val="en-GB"/>
        </w:rPr>
        <w:t xml:space="preserve"> used an extensive set of features engineered based on NDVI time series (n=17) enriched by NDWI &amp; brightness statistics (min, max, sd, mean, median) to derive at an annual cropland/no cropland mask (similar to what is aimed at here), no specific evaluation of feature importance but high accuracy of approx. 90%</w:t>
      </w:r>
    </w:p>
    <w:p w14:paraId="3A0F0828" w14:textId="24BE3288" w:rsidR="00E07D13" w:rsidRPr="00E07D13" w:rsidRDefault="0088383E" w:rsidP="00E07D13">
      <w:pPr>
        <w:pStyle w:val="Listenabsatz"/>
        <w:numPr>
          <w:ilvl w:val="0"/>
          <w:numId w:val="9"/>
        </w:numPr>
        <w:spacing w:line="360" w:lineRule="auto"/>
        <w:jc w:val="both"/>
        <w:rPr>
          <w:lang w:val="en-GB"/>
        </w:rPr>
      </w:pPr>
      <w:sdt>
        <w:sdtPr>
          <w:rPr>
            <w:lang w:val="en-GB"/>
          </w:rPr>
          <w:alias w:val="To edit, see citavi.com/edit"/>
          <w:tag w:val="CitaviPlaceholder#a514428b-9256-4ff8-9db2-7a864b9a3932"/>
          <w:id w:val="1988975879"/>
          <w:placeholder>
            <w:docPart w:val="498A964F06344217A61D8C392DA67CBB"/>
          </w:placeholder>
        </w:sdtPr>
        <w:sdtEndPr/>
        <w:sdtContent>
          <w:r w:rsidR="00E07D13">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JzOTEwMTA2N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cnM5MTAxMDY1IiwiVXJpU3RyaW5nIjoiaHR0cHM6Ly9kb2kub3JnLzEwLjMzOTAvcnM5MTAxMD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}</w:instrText>
          </w:r>
          <w:r w:rsidR="00E07D13">
            <w:rPr>
              <w:lang w:val="en-GB"/>
            </w:rPr>
            <w:fldChar w:fldCharType="separate"/>
          </w:r>
          <w:r w:rsidR="00BE5A4B">
            <w:rPr>
              <w:lang w:val="en-GB"/>
            </w:rPr>
            <w:t>Xiong et al. [18]</w:t>
          </w:r>
          <w:r w:rsidR="00E07D13">
            <w:rPr>
              <w:lang w:val="en-GB"/>
            </w:rPr>
            <w:fldChar w:fldCharType="end"/>
          </w:r>
        </w:sdtContent>
      </w:sdt>
      <w:r w:rsidR="00E07D13">
        <w:rPr>
          <w:lang w:val="en-GB"/>
        </w:rPr>
        <w:t xml:space="preserve"> performed continent-wide binary crop/non-crop classification using NDVI as well as single bands (green, red, blue, NIR)</w:t>
      </w:r>
    </w:p>
    <w:p w14:paraId="6E3B4976" w14:textId="572D7DF1" w:rsidR="00CE68BB" w:rsidRDefault="0088383E" w:rsidP="00364AB8">
      <w:pPr>
        <w:pStyle w:val="Listenabsatz"/>
        <w:numPr>
          <w:ilvl w:val="0"/>
          <w:numId w:val="9"/>
        </w:numPr>
        <w:spacing w:line="360" w:lineRule="auto"/>
        <w:jc w:val="both"/>
        <w:rPr>
          <w:lang w:val="en-GB"/>
        </w:rPr>
      </w:pPr>
      <w:sdt>
        <w:sdtPr>
          <w:rPr>
            <w:lang w:val="en-GB"/>
          </w:rPr>
          <w:alias w:val="To edit, see citavi.com/edit"/>
          <w:tag w:val="CitaviPlaceholder#a9e25d49-e9b7-470e-8fa6-80e311a280a0"/>
          <w:id w:val="472647720"/>
          <w:placeholder>
            <w:docPart w:val="DefaultPlaceholder_-1854013440"/>
          </w:placeholder>
        </w:sdtPr>
        <w:sdtEndPr/>
        <w:sdtContent>
          <w:r w:rsidR="00CE68BB">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GFoeWxiYmtnLmpwZyIsIlVyaVN0cmluZyI6ImZjYmYxNjI4LTljNmQtNGRmYy04NWU4LTc1NjAwN2E4ZTh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S4yMDE3LjEw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zZS4yMDE3LjEwLjAwNSIsIlVyaVN0cmluZyI6Imh0dHBzOi8vZG9pLm9yZy8xMC4xMDE2L2oucnNlLjIwMTcuMTAuMD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}</w:instrText>
          </w:r>
          <w:r w:rsidR="00CE68BB">
            <w:rPr>
              <w:lang w:val="en-GB"/>
            </w:rPr>
            <w:fldChar w:fldCharType="separate"/>
          </w:r>
          <w:r w:rsidR="00BE5A4B">
            <w:rPr>
              <w:lang w:val="en-GB"/>
            </w:rPr>
            <w:t>Belgiu and Csillik [7]</w:t>
          </w:r>
          <w:r w:rsidR="00CE68BB">
            <w:rPr>
              <w:lang w:val="en-GB"/>
            </w:rPr>
            <w:fldChar w:fldCharType="end"/>
          </w:r>
        </w:sdtContent>
      </w:sdt>
      <w:r w:rsidR="00CE68BB">
        <w:rPr>
          <w:lang w:val="en-GB"/>
        </w:rPr>
        <w:t xml:space="preserve"> utilised a dynamic time warping approach based on NDVI to classify </w:t>
      </w:r>
      <w:r w:rsidR="008D1939">
        <w:rPr>
          <w:lang w:val="en-GB"/>
        </w:rPr>
        <w:t>a variety of crops</w:t>
      </w:r>
      <w:r w:rsidR="00605361">
        <w:rPr>
          <w:lang w:val="en-GB"/>
        </w:rPr>
        <w:t xml:space="preserve">, including additional indices (NDWI, GNDVI, NDRE, SAVI) in a follow up study only led to small improvements for differentiating between crop types </w:t>
      </w:r>
      <w:sdt>
        <w:sdtPr>
          <w:rPr>
            <w:lang w:val="en-GB"/>
          </w:rPr>
          <w:alias w:val="To edit, see citavi.com/edit"/>
          <w:tag w:val="CitaviPlaceholder#3b8e9f10-7505-4118-929e-467b5f8a47e9"/>
          <w:id w:val="451296263"/>
          <w:placeholder>
            <w:docPart w:val="DefaultPlaceholder_-1854013440"/>
          </w:placeholder>
        </w:sdtPr>
        <w:sdtEndPr/>
        <w:sdtContent>
          <w:r w:rsidR="00605361">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mZWxpeFxcQXBwRGF0YVxcTG9jYWxcXFRlbXBcXGh3bmJ4eTRjLmpwZyIsIlVyaVN0cmluZyI6ImFjNjI2NWRlLTcyNGEtNGMwNC1iNTg5LTdjNjg5ZjU0MjI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nMxMTEwMTI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cnMxMTEwMTI1NyIsIlVyaVN0cmluZyI6Imh0dHBzOi8vZG9pLm9yZy8xMC4zMzkwL3JzMTExMDEy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}</w:instrText>
          </w:r>
          <w:r w:rsidR="00605361">
            <w:rPr>
              <w:lang w:val="en-GB"/>
            </w:rPr>
            <w:fldChar w:fldCharType="separate"/>
          </w:r>
          <w:r w:rsidR="00BE5A4B">
            <w:rPr>
              <w:lang w:val="en-GB"/>
            </w:rPr>
            <w:t>[8]</w:t>
          </w:r>
          <w:r w:rsidR="00605361">
            <w:rPr>
              <w:lang w:val="en-GB"/>
            </w:rPr>
            <w:fldChar w:fldCharType="end"/>
          </w:r>
        </w:sdtContent>
      </w:sdt>
    </w:p>
    <w:p w14:paraId="4C83E207" w14:textId="38E479C8" w:rsidR="00364AB8" w:rsidRDefault="00EE70DD" w:rsidP="00F54B6A">
      <w:pPr>
        <w:pStyle w:val="Listenabsatz"/>
        <w:numPr>
          <w:ilvl w:val="0"/>
          <w:numId w:val="9"/>
        </w:numPr>
        <w:spacing w:line="360" w:lineRule="auto"/>
        <w:jc w:val="both"/>
        <w:rPr>
          <w:lang w:val="en-GB"/>
        </w:rPr>
      </w:pPr>
      <w:r>
        <w:rPr>
          <w:lang w:val="en-GB"/>
        </w:rPr>
        <w:t>only for more specific use cases choosing alternative indices might be reasonable</w:t>
      </w:r>
      <w:r w:rsidR="00973E46">
        <w:rPr>
          <w:lang w:val="en-GB"/>
        </w:rPr>
        <w:t xml:space="preserve"> and superior to NDVI</w:t>
      </w:r>
      <w:r>
        <w:rPr>
          <w:lang w:val="en-GB"/>
        </w:rPr>
        <w:t xml:space="preserve">, e.g. mapping of maize fields and distinguishing them from soil </w:t>
      </w:r>
      <w:sdt>
        <w:sdtPr>
          <w:rPr>
            <w:lang w:val="en-GB"/>
          </w:rPr>
          <w:alias w:val="To edit, see citavi.com/edit"/>
          <w:tag w:val="CitaviPlaceholder#90bdee02-2ac9-4533-a155-1432f022c6ef"/>
          <w:id w:val="-1176188145"/>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mZWxpeFxcQXBwRGF0YVxcTG9jYWxcXFRlbXBcXGw0cHRqY3doLmpwZyIsIlVyaVN0cmluZyI6IjAyNTVhYTc1LTcyNDAtNDYyMi04NDM4LTRhZGRmMDE5NjRh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zdTEzMDk0NzI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zdTEzMDk0NzI4IiwiVXJpU3RyaW5nIjoiaHR0cHM6Ly9kb2kub3JnLzEwLjMzOTAvc3UxMzA5NDc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}</w:instrText>
          </w:r>
          <w:r>
            <w:rPr>
              <w:lang w:val="en-GB"/>
            </w:rPr>
            <w:fldChar w:fldCharType="separate"/>
          </w:r>
          <w:r w:rsidR="00BE5A4B">
            <w:rPr>
              <w:lang w:val="en-GB"/>
            </w:rPr>
            <w:t>[19]</w:t>
          </w:r>
          <w:r>
            <w:rPr>
              <w:lang w:val="en-GB"/>
            </w:rPr>
            <w:fldChar w:fldCharType="end"/>
          </w:r>
        </w:sdtContent>
      </w:sdt>
    </w:p>
    <w:p w14:paraId="70E2D777" w14:textId="6ADA2803" w:rsidR="00F54B6A" w:rsidRPr="00E07D13" w:rsidRDefault="00F54B6A" w:rsidP="00E07D13">
      <w:pPr>
        <w:pStyle w:val="Listenabsatz"/>
        <w:numPr>
          <w:ilvl w:val="0"/>
          <w:numId w:val="9"/>
        </w:numPr>
        <w:spacing w:line="360" w:lineRule="auto"/>
        <w:jc w:val="both"/>
        <w:rPr>
          <w:lang w:val="en-GB"/>
        </w:rPr>
      </w:pPr>
      <w:r>
        <w:rPr>
          <w:lang w:val="en-GB"/>
        </w:rPr>
        <w:t xml:space="preserve">other studies mainly relying on NDVI: </w:t>
      </w:r>
      <w:sdt>
        <w:sdtPr>
          <w:rPr>
            <w:lang w:val="en-GB"/>
          </w:rPr>
          <w:alias w:val="To edit, see citavi.com/edit"/>
          <w:tag w:val="CitaviPlaceholder#38467fc2-b6ce-49ca-a774-d7f7cad680ec"/>
          <w:id w:val="-2126072451"/>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ZlbGl4XFxBcHBEYXRhXFxMb2NhbFxcVGVtcFxcZmZjaXhsbTQuanBnIiwiVXJpU3RyaW5nIjoiYzM3ZWQ3MDQtYWIwZi00ZDY3LThkODQtZTAyMGU2ZWQxN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wMTAxNjQ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yczEwMTAxNjQyIiwiVXJpU3RyaW5nIjoiaHR0cHM6Ly9kb2kub3JnLzEwLjMzOTAvcnMxMDEwMTY0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}</w:instrText>
          </w:r>
          <w:r>
            <w:rPr>
              <w:lang w:val="en-GB"/>
            </w:rPr>
            <w:fldChar w:fldCharType="separate"/>
          </w:r>
          <w:r w:rsidR="00BE5A4B">
            <w:rPr>
              <w:lang w:val="en-GB"/>
            </w:rPr>
            <w:t>van Tricht et al. [20]</w:t>
          </w:r>
          <w:r>
            <w:rPr>
              <w:lang w:val="en-GB"/>
            </w:rPr>
            <w:fldChar w:fldCharType="end"/>
          </w:r>
        </w:sdtContent>
      </w:sdt>
      <w:r w:rsidR="00E07D13">
        <w:rPr>
          <w:lang w:val="en-GB"/>
        </w:rPr>
        <w:t xml:space="preserve">, </w:t>
      </w:r>
      <w:sdt>
        <w:sdtPr>
          <w:rPr>
            <w:lang w:val="en-GB"/>
          </w:rPr>
          <w:alias w:val="To edit, see citavi.com/edit"/>
          <w:tag w:val="CitaviPlaceholder#79a5fdad-f6ec-481f-a22e-d1d3aa1c72f5"/>
          <w:id w:val="926537471"/>
          <w:placeholder>
            <w:docPart w:val="96492718B256424A85268F314699FEF3"/>
          </w:placeholder>
        </w:sdtPr>
        <w:sdtEndPr/>
        <w:sdtContent>
          <w:r w:rsidR="00E07D13">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ZlbGl4XFxBcHBEYXRhXFxMb2NhbFxcVGVtcFxcNGN1dnpyMGguanBnIiwiVXJpU3RyaW5nIjoiZDA5ODkzZGMtY2I1NS00OTI2LThmZmUtMGM4ZjJhM2NhNz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zcHJzanBycy4yMDE0LjA0LjAw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pc3Byc2pwcnMuMjAxNC4wNC4wMDQiLCJVcmlTdHJpbmciOiJodHRwczovL2RvaS5vcmcvMTAuMTAxNi9qLmlzcHJzanBycy4yMDE0LjA0LjAw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}</w:instrText>
          </w:r>
          <w:r w:rsidR="00E07D13">
            <w:rPr>
              <w:lang w:val="en-GB"/>
            </w:rPr>
            <w:fldChar w:fldCharType="separate"/>
          </w:r>
          <w:r w:rsidR="00BE5A4B">
            <w:rPr>
              <w:lang w:val="en-GB"/>
            </w:rPr>
            <w:t>Jia et al. [21]</w:t>
          </w:r>
          <w:r w:rsidR="00E07D13">
            <w:rPr>
              <w:lang w:val="en-GB"/>
            </w:rPr>
            <w:fldChar w:fldCharType="end"/>
          </w:r>
        </w:sdtContent>
      </w:sdt>
      <w:r w:rsidR="00E07D13">
        <w:rPr>
          <w:lang w:val="en-GB"/>
        </w:rPr>
        <w:t xml:space="preserve"> used min, max, mean &amp; std of timeseries</w:t>
      </w:r>
      <w:r w:rsidR="008F1E1A">
        <w:rPr>
          <w:lang w:val="en-GB"/>
        </w:rPr>
        <w:t xml:space="preserve">, </w:t>
      </w:r>
      <w:sdt>
        <w:sdtPr>
          <w:rPr>
            <w:lang w:val="en-GB"/>
          </w:rPr>
          <w:alias w:val="To edit, see citavi.com/edit"/>
          <w:tag w:val="CitaviPlaceholder#be20c780-7add-435d-ba2c-126153139ebc"/>
          <w:id w:val="1308740557"/>
          <w:placeholder>
            <w:docPart w:val="DefaultPlaceholder_-1854013440"/>
          </w:placeholder>
        </w:sdtPr>
        <w:sdtEndPr/>
        <w:sdtContent>
          <w:r w:rsidR="008F1E1A">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ZmVsaXhcXEFwcERhdGFcXExvY2FsXFxUZW1wXFxoajQycWsybC5qcGciLCJVcmlTdHJpbmciOiI4Y2NjZDc4MC0wZDJkLTQ2NWUtYmZmNy02NzdkZDQ5ZDM5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1RHUlMuMjAxOS4yOTUzNjUyIiwiRWRpdG9ycyI6W10sIkV2YWx1YXRpb25Db21wbGV4aXR5IjowLCJFdmFsdWF0aW9uU291cmNlVGV4dEZvcm1hdCI6MCwiR3JvdXBzIjpbXSwiSGFzTGFiZWwxIjpmYWxzZSwiSGFzTGFiZWwyIjpmYWxzZSwiS2V5d29yZHMiOltdLCJMYW5ndWFnZSI6IkVuZ2xpc2g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HUlMuMjAxOS4yOTUzNjUyIiwiVXJpU3RyaW5nIjoiaHR0cHM6Ly9kb2kub3JnLzEwLjExMDkvVEdSUy4yMDE5LjI5NTM2N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}</w:instrText>
          </w:r>
          <w:r w:rsidR="008F1E1A">
            <w:rPr>
              <w:lang w:val="en-GB"/>
            </w:rPr>
            <w:fldChar w:fldCharType="separate"/>
          </w:r>
          <w:r w:rsidR="00BE5A4B">
            <w:rPr>
              <w:lang w:val="en-GB"/>
            </w:rPr>
            <w:t>Solano-Correa et al. [22]</w:t>
          </w:r>
          <w:r w:rsidR="008F1E1A">
            <w:rPr>
              <w:lang w:val="en-GB"/>
            </w:rPr>
            <w:fldChar w:fldCharType="end"/>
          </w:r>
        </w:sdtContent>
      </w:sdt>
    </w:p>
    <w:p w14:paraId="550337D1" w14:textId="77777777" w:rsidR="00973E46" w:rsidRDefault="00973E46" w:rsidP="00364AB8">
      <w:pPr>
        <w:pStyle w:val="Listenabsatz"/>
        <w:spacing w:line="360" w:lineRule="auto"/>
        <w:ind w:left="1506"/>
        <w:jc w:val="both"/>
        <w:rPr>
          <w:lang w:val="en-GB"/>
        </w:rPr>
      </w:pPr>
    </w:p>
    <w:p w14:paraId="0A12F716" w14:textId="04D05FE5" w:rsidR="008D1939" w:rsidRDefault="008D1939" w:rsidP="00364AB8">
      <w:pPr>
        <w:pStyle w:val="Listenabsatz"/>
        <w:numPr>
          <w:ilvl w:val="0"/>
          <w:numId w:val="9"/>
        </w:numPr>
        <w:spacing w:line="360" w:lineRule="auto"/>
        <w:jc w:val="both"/>
        <w:rPr>
          <w:lang w:val="en-GB"/>
        </w:rPr>
      </w:pPr>
      <w:r>
        <w:rPr>
          <w:lang w:val="en-GB"/>
        </w:rPr>
        <w:t>As primary goal for current application is only to discriminate between fields and non-agricultural uses, a simple set of NDVI &amp; … seemed to be sufficient, no need for including more features</w:t>
      </w:r>
      <w:r w:rsidR="00C64DFB">
        <w:rPr>
          <w:lang w:val="en-GB"/>
        </w:rPr>
        <w:t xml:space="preserve">, </w:t>
      </w:r>
      <w:r w:rsidR="001D3674" w:rsidRPr="001D3674">
        <w:rPr>
          <w:lang w:val="en-GB"/>
        </w:rPr>
        <w:t xml:space="preserve">also because providing the possibility of too many features </w:t>
      </w:r>
      <w:r w:rsidR="001D3674" w:rsidRPr="001D3674">
        <w:rPr>
          <w:lang w:val="en-GB"/>
        </w:rPr>
        <w:lastRenderedPageBreak/>
        <w:t xml:space="preserve">to manually adjust the thresholds can quickly lead to the user being overwhelmed </w:t>
      </w:r>
      <w:r>
        <w:rPr>
          <w:lang w:val="en-GB"/>
        </w:rPr>
        <w:t xml:space="preserve">(this </w:t>
      </w:r>
      <w:r w:rsidR="00443A75">
        <w:rPr>
          <w:lang w:val="en-GB"/>
        </w:rPr>
        <w:t>may only be sensible</w:t>
      </w:r>
      <w:r>
        <w:rPr>
          <w:lang w:val="en-GB"/>
        </w:rPr>
        <w:t xml:space="preserve"> in a sample</w:t>
      </w:r>
      <w:r w:rsidR="002D01E9">
        <w:rPr>
          <w:lang w:val="en-GB"/>
        </w:rPr>
        <w:t>-</w:t>
      </w:r>
      <w:r>
        <w:rPr>
          <w:lang w:val="en-GB"/>
        </w:rPr>
        <w:t>based classification approach</w:t>
      </w:r>
      <w:r w:rsidR="00443A75">
        <w:rPr>
          <w:lang w:val="en-GB"/>
        </w:rPr>
        <w:t xml:space="preserve"> happening behind the scenes</w:t>
      </w:r>
      <w:r>
        <w:rPr>
          <w:lang w:val="en-GB"/>
        </w:rPr>
        <w:t>)</w:t>
      </w:r>
    </w:p>
    <w:p w14:paraId="19E439A2" w14:textId="6905441D" w:rsidR="00364AB8" w:rsidRPr="00364AB8" w:rsidRDefault="00364AB8" w:rsidP="00364AB8">
      <w:pPr>
        <w:pStyle w:val="Listenabsatz"/>
        <w:numPr>
          <w:ilvl w:val="0"/>
          <w:numId w:val="9"/>
        </w:numPr>
        <w:spacing w:line="360" w:lineRule="auto"/>
        <w:jc w:val="both"/>
        <w:rPr>
          <w:lang w:val="en-GB"/>
        </w:rPr>
      </w:pPr>
      <w:r>
        <w:rPr>
          <w:lang w:val="en-GB"/>
        </w:rPr>
        <w:t>To achieve a maximum degree of transferability, the thresholds are not hard-coded but parameter values may be adjusted by the user</w:t>
      </w:r>
    </w:p>
    <w:p w14:paraId="5E1655BE" w14:textId="229585ED" w:rsidR="00364AB8" w:rsidRPr="00364AB8" w:rsidRDefault="00364AB8" w:rsidP="00364AB8">
      <w:pPr>
        <w:pStyle w:val="Listenabsatz"/>
        <w:numPr>
          <w:ilvl w:val="0"/>
          <w:numId w:val="9"/>
        </w:numPr>
        <w:spacing w:line="360" w:lineRule="auto"/>
        <w:jc w:val="both"/>
        <w:rPr>
          <w:lang w:val="en-GB"/>
        </w:rPr>
      </w:pPr>
      <w:r>
        <w:rPr>
          <w:lang w:val="en-GB"/>
        </w:rPr>
        <w:t>min/max/mean ndvi and std ndvi as adjustable parameters implemented, default values are precalculated based on what is provided as a sample data set</w:t>
      </w:r>
      <w:r w:rsidR="00CE68BB">
        <w:rPr>
          <w:lang w:val="en-GB"/>
        </w:rPr>
        <w:t xml:space="preserve"> (to include at least all fields which have been delineated manually as fields)</w:t>
      </w:r>
    </w:p>
    <w:p w14:paraId="0FC3058C" w14:textId="77777777" w:rsidR="003904D2" w:rsidRDefault="003904D2" w:rsidP="003904D2">
      <w:pPr>
        <w:pStyle w:val="Listenabsatz"/>
        <w:spacing w:line="360" w:lineRule="auto"/>
        <w:ind w:left="426"/>
        <w:jc w:val="both"/>
        <w:rPr>
          <w:u w:val="single"/>
          <w:lang w:val="en-GB"/>
        </w:rPr>
      </w:pPr>
    </w:p>
    <w:p w14:paraId="0E1BFF58" w14:textId="77777777" w:rsidR="003904D2" w:rsidRPr="003904D2" w:rsidRDefault="003904D2" w:rsidP="003904D2">
      <w:pPr>
        <w:spacing w:line="360" w:lineRule="auto"/>
        <w:ind w:left="360"/>
        <w:jc w:val="both"/>
        <w:rPr>
          <w:u w:val="single"/>
          <w:lang w:val="en-GB"/>
        </w:rPr>
      </w:pPr>
    </w:p>
    <w:p w14:paraId="4ED86765" w14:textId="47B88D92" w:rsidR="004618BF" w:rsidRPr="009C115D" w:rsidRDefault="002C457C" w:rsidP="004618BF">
      <w:pPr>
        <w:pStyle w:val="Listenabsatz"/>
        <w:numPr>
          <w:ilvl w:val="0"/>
          <w:numId w:val="2"/>
        </w:numPr>
        <w:spacing w:line="360" w:lineRule="auto"/>
        <w:ind w:left="426" w:hanging="425"/>
        <w:jc w:val="both"/>
        <w:rPr>
          <w:u w:val="single"/>
          <w:lang w:val="en-GB"/>
        </w:rPr>
      </w:pPr>
      <w:r>
        <w:rPr>
          <w:u w:val="single"/>
          <w:lang w:val="en-GB"/>
        </w:rPr>
        <w:t xml:space="preserve">App ecgonition architect solution: </w:t>
      </w:r>
      <w:r w:rsidR="009C115D">
        <w:rPr>
          <w:u w:val="single"/>
          <w:lang w:val="en-GB"/>
        </w:rPr>
        <w:t>F</w:t>
      </w:r>
      <w:r w:rsidR="007C0567">
        <w:rPr>
          <w:u w:val="single"/>
          <w:lang w:val="en-GB"/>
        </w:rPr>
        <w:t>unctionality</w:t>
      </w:r>
      <w:r>
        <w:rPr>
          <w:u w:val="single"/>
          <w:lang w:val="en-GB"/>
        </w:rPr>
        <w:t xml:space="preserve"> &amp; </w:t>
      </w:r>
      <w:r w:rsidR="009C115D">
        <w:rPr>
          <w:u w:val="single"/>
          <w:lang w:val="en-GB"/>
        </w:rPr>
        <w:t>I</w:t>
      </w:r>
      <w:r>
        <w:rPr>
          <w:u w:val="single"/>
          <w:lang w:val="en-GB"/>
        </w:rPr>
        <w:t>nterface</w:t>
      </w:r>
    </w:p>
    <w:p w14:paraId="399E2A9B" w14:textId="29CD8A2F" w:rsidR="009C115D" w:rsidRDefault="002C457C" w:rsidP="003904D2">
      <w:pPr>
        <w:pStyle w:val="Listenabsatz"/>
        <w:numPr>
          <w:ilvl w:val="0"/>
          <w:numId w:val="2"/>
        </w:numPr>
        <w:spacing w:line="360" w:lineRule="auto"/>
        <w:ind w:left="426" w:hanging="425"/>
        <w:jc w:val="both"/>
        <w:rPr>
          <w:u w:val="single"/>
          <w:lang w:val="en-GB"/>
        </w:rPr>
      </w:pPr>
      <w:r>
        <w:rPr>
          <w:u w:val="single"/>
          <w:lang w:val="en-GB"/>
        </w:rPr>
        <w:t xml:space="preserve">App ecgonition architect solution: </w:t>
      </w:r>
      <w:r w:rsidR="007C0567">
        <w:rPr>
          <w:u w:val="single"/>
          <w:lang w:val="en-GB"/>
        </w:rPr>
        <w:t>Implementation details</w:t>
      </w:r>
    </w:p>
    <w:p w14:paraId="35CEB7F1" w14:textId="77777777" w:rsidR="00033D22" w:rsidRPr="00033D22" w:rsidRDefault="00033D22" w:rsidP="00033D22">
      <w:pPr>
        <w:pStyle w:val="Listenabsatz"/>
        <w:numPr>
          <w:ilvl w:val="0"/>
          <w:numId w:val="11"/>
        </w:numPr>
        <w:spacing w:line="360" w:lineRule="auto"/>
        <w:jc w:val="both"/>
        <w:rPr>
          <w:u w:val="single"/>
          <w:lang w:val="en-GB"/>
        </w:rPr>
      </w:pPr>
      <w:r w:rsidRPr="00033D22">
        <w:rPr>
          <w:lang w:val="en-GB"/>
        </w:rPr>
        <w:t xml:space="preserve">speeding up process by performing the parametrisation only on the buffered training samples </w:t>
      </w:r>
    </w:p>
    <w:p w14:paraId="4D3AFEAC" w14:textId="6B48DEE7" w:rsidR="00033D22" w:rsidRDefault="00033D22" w:rsidP="00033D22">
      <w:pPr>
        <w:pStyle w:val="Listenabsatz"/>
        <w:spacing w:line="360" w:lineRule="auto"/>
        <w:ind w:left="426"/>
        <w:jc w:val="both"/>
        <w:rPr>
          <w:u w:val="single"/>
          <w:lang w:val="en-GB"/>
        </w:rPr>
      </w:pPr>
    </w:p>
    <w:p w14:paraId="659C3CA0" w14:textId="77777777" w:rsidR="00033D22" w:rsidRPr="003904D2" w:rsidRDefault="00033D22" w:rsidP="00033D22">
      <w:pPr>
        <w:pStyle w:val="Listenabsatz"/>
        <w:spacing w:line="360" w:lineRule="auto"/>
        <w:ind w:left="426"/>
        <w:jc w:val="both"/>
        <w:rPr>
          <w:u w:val="single"/>
          <w:lang w:val="en-GB"/>
        </w:rPr>
      </w:pPr>
    </w:p>
    <w:p w14:paraId="54784CF5" w14:textId="57A9A097" w:rsidR="00F3108B" w:rsidRDefault="00F3108B" w:rsidP="007C0567">
      <w:pPr>
        <w:pStyle w:val="Listenabsatz"/>
        <w:numPr>
          <w:ilvl w:val="0"/>
          <w:numId w:val="2"/>
        </w:numPr>
        <w:spacing w:line="360" w:lineRule="auto"/>
        <w:ind w:left="426" w:hanging="425"/>
        <w:jc w:val="both"/>
        <w:rPr>
          <w:u w:val="single"/>
          <w:lang w:val="en-GB"/>
        </w:rPr>
      </w:pPr>
      <w:r>
        <w:rPr>
          <w:u w:val="single"/>
          <w:lang w:val="en-GB"/>
        </w:rPr>
        <w:t>Performance &amp; Accuracy Assessment</w:t>
      </w:r>
    </w:p>
    <w:p w14:paraId="21829E98" w14:textId="031C5E63" w:rsidR="00F3108B" w:rsidRPr="00103F24" w:rsidRDefault="00F3108B" w:rsidP="00F3108B">
      <w:pPr>
        <w:pStyle w:val="Listenabsatz"/>
        <w:numPr>
          <w:ilvl w:val="0"/>
          <w:numId w:val="5"/>
        </w:numPr>
        <w:spacing w:line="360" w:lineRule="auto"/>
        <w:jc w:val="both"/>
        <w:rPr>
          <w:u w:val="single"/>
          <w:lang w:val="en-GB"/>
        </w:rPr>
      </w:pPr>
      <w:r>
        <w:rPr>
          <w:lang w:val="en-GB"/>
        </w:rPr>
        <w:t>Important to note the structure of the AoI wrt to field sizes in order to be able to evaluate the obtained accuracies – many studies omit this crucial information</w:t>
      </w:r>
    </w:p>
    <w:p w14:paraId="725DC0BF" w14:textId="3EA4487C" w:rsidR="00103F24" w:rsidRPr="00536213" w:rsidRDefault="00103F24" w:rsidP="00F3108B">
      <w:pPr>
        <w:pStyle w:val="Listenabsatz"/>
        <w:numPr>
          <w:ilvl w:val="0"/>
          <w:numId w:val="5"/>
        </w:numPr>
        <w:spacing w:line="360" w:lineRule="auto"/>
        <w:jc w:val="both"/>
        <w:rPr>
          <w:u w:val="single"/>
          <w:lang w:val="en-GB"/>
        </w:rPr>
      </w:pPr>
      <w:r>
        <w:rPr>
          <w:lang w:val="en-GB"/>
        </w:rPr>
        <w:t xml:space="preserve">Studies tend to focus on larger fields by excluding fields of small sizes upfront, e.g. </w:t>
      </w:r>
      <w:sdt>
        <w:sdtPr>
          <w:rPr>
            <w:lang w:val="en-GB"/>
          </w:rPr>
          <w:alias w:val="To edit, see citavi.com/edit"/>
          <w:tag w:val="CitaviPlaceholder#035da24b-0b14-4bee-a132-aea12ae86f10"/>
          <w:id w:val="854852380"/>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HNmdTMyaXViLmpwZyIsIlVyaVN0cmluZyI6IjFhNDk3ODRjLWRkMDEtNDI2Yi04ODU3LTkzNTU2ZDNjMjY3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DcxMjA1IiwiRWRpdG9ycyI6W10sIkV2YWx1YXRpb25Db21wbGV4aXR5IjowLCJFdmFsdWF0aW9uU291cmNlVGV4dEZvcm1hdCI6MCwiR3JvdXBzIjpbXSwiSGFzTGFiZWwxIjpmYWxzZSwiSGFzTGFiZWwyIjpmYWxzZSwiS2V5d29yZHMiOltdLCJMYW5ndWFnZSI6IkVuZ2xpc2g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nMxMjA3MTIwNSIsIlVyaVN0cmluZyI6Imh0dHBzOi8vZG9pLm9yZy8xMC4zMzkwL3JzMTIwNzEy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lMGZmZjg4ZS0zZjhhLTQwMDMtOGNhZC05ZjQ1ZjE0NzNjZmMiLCJNb2RpZmllZE9uIjoiMjAyMi0wNS0xN1QwODowNTo0OCIsIlByb2plY3QiOnsiJHJlZiI6IjUifX1dLCJOb3RlcyI6IkFQUlxyXG5BcnRpY2xlIiwiTnVtYmVyIjoiNyIsIk9yZ2FuaXphdGlvbnMiOltdLCJPdGhlcnNJbnZvbHZlZCI6W10sIlBlcmlvZGljYWwiOnsiJGlkIjoiMT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DM1ZGEyNGItMGIxNC00YmVlLWExMzItYWVhMTJhZTg2ZjEwIiwiVGV4dCI6Ils0XSIsIldBSVZlcnNpb24iOiI2LjExLjAuMCJ9}</w:instrText>
          </w:r>
          <w:r>
            <w:rPr>
              <w:lang w:val="en-GB"/>
            </w:rPr>
            <w:fldChar w:fldCharType="separate"/>
          </w:r>
          <w:r w:rsidR="00BE5A4B">
            <w:rPr>
              <w:lang w:val="en-GB"/>
            </w:rPr>
            <w:t>[4]</w:t>
          </w:r>
          <w:r>
            <w:rPr>
              <w:lang w:val="en-GB"/>
            </w:rPr>
            <w:fldChar w:fldCharType="end"/>
          </w:r>
        </w:sdtContent>
      </w:sdt>
      <w:r>
        <w:rPr>
          <w:lang w:val="en-GB"/>
        </w:rPr>
        <w:t xml:space="preserve"> limits analyses to fields &gt; 0.5ha</w:t>
      </w:r>
    </w:p>
    <w:p w14:paraId="373A41D0" w14:textId="3144F49C" w:rsidR="00536213" w:rsidRPr="00F3108B" w:rsidRDefault="00536213" w:rsidP="00F3108B">
      <w:pPr>
        <w:pStyle w:val="Listenabsatz"/>
        <w:numPr>
          <w:ilvl w:val="0"/>
          <w:numId w:val="5"/>
        </w:numPr>
        <w:spacing w:line="360" w:lineRule="auto"/>
        <w:jc w:val="both"/>
        <w:rPr>
          <w:u w:val="single"/>
          <w:lang w:val="en-GB"/>
        </w:rPr>
      </w:pPr>
      <w:r>
        <w:rPr>
          <w:lang w:val="en-GB"/>
        </w:rPr>
        <w:t xml:space="preserve">Also note that other studies may rely on additional auxiliary data, such as land cover data </w:t>
      </w:r>
      <w:sdt>
        <w:sdtPr>
          <w:rPr>
            <w:lang w:val="en-GB"/>
          </w:rPr>
          <w:alias w:val="To edit, see citavi.com/edit"/>
          <w:tag w:val="CitaviPlaceholder#7618fa75-cc62-43ff-8790-2b417c42aa04"/>
          <w:id w:val="-392034021"/>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mZWxpeFxcQXBwRGF0YVxcTG9jYWxcXFRlbXBcXHNmdTMyaXViLmpwZyIsIlVyaVN0cmluZyI6IjFhNDk3ODRjLWRkMDEtNDI2Yi04ODU3LTkzNTU2ZDNjMjY3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yczEyMDcxMjA1IiwiRWRpdG9ycyI6W10sIkV2YWx1YXRpb25Db21wbGV4aXR5IjowLCJFdmFsdWF0aW9uU291cmNlVGV4dEZvcm1hdCI6MCwiR3JvdXBzIjpbXSwiSGFzTGFiZWwxIjpmYWxzZSwiSGFzTGFiZWwyIjpmYWxzZSwiS2V5d29yZHMiOltdLCJMYW5ndWFnZSI6IkVuZ2xpc2g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nMxMjA3MTIwNSIsIlVyaVN0cmluZyI6Imh0dHBzOi8vZG9pLm9yZy8xMC4zMzkwL3JzMTIwNzEyM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NzYxOGZhNzUtY2M2Mi00M2ZmLTg3OTAtMmI0MTdjNDJhYTA0IiwiVGV4dCI6Ils0XSIsIldBSVZlcnNpb24iOiI2LjExLjAuMCJ9}</w:instrText>
          </w:r>
          <w:r>
            <w:rPr>
              <w:lang w:val="en-GB"/>
            </w:rPr>
            <w:fldChar w:fldCharType="separate"/>
          </w:r>
          <w:r w:rsidR="00BE5A4B">
            <w:rPr>
              <w:lang w:val="en-GB"/>
            </w:rPr>
            <w:t>[4]</w:t>
          </w:r>
          <w:r>
            <w:rPr>
              <w:lang w:val="en-GB"/>
            </w:rPr>
            <w:fldChar w:fldCharType="end"/>
          </w:r>
        </w:sdtContent>
      </w:sdt>
    </w:p>
    <w:p w14:paraId="142A7398" w14:textId="526B262C" w:rsidR="004C681D" w:rsidRPr="004C681D" w:rsidRDefault="00F3108B" w:rsidP="004C681D">
      <w:pPr>
        <w:pStyle w:val="Listenabsatz"/>
        <w:numPr>
          <w:ilvl w:val="0"/>
          <w:numId w:val="5"/>
        </w:numPr>
        <w:spacing w:line="360" w:lineRule="auto"/>
        <w:jc w:val="both"/>
        <w:rPr>
          <w:u w:val="single"/>
          <w:lang w:val="en-GB"/>
        </w:rPr>
      </w:pPr>
      <w:r>
        <w:rPr>
          <w:lang w:val="en-GB"/>
        </w:rPr>
        <w:t>Note that high accuracies were achieved despite complex &amp; heterogenous agricultural structure with huge range of field sizes – especially smaller parcels difficult to except &amp; diminishing the accuracy</w:t>
      </w:r>
    </w:p>
    <w:p w14:paraId="6D4083A1" w14:textId="77777777" w:rsidR="00F3108B" w:rsidRPr="00F3108B" w:rsidRDefault="00F3108B" w:rsidP="00F3108B">
      <w:pPr>
        <w:pStyle w:val="Listenabsatz"/>
        <w:spacing w:line="360" w:lineRule="auto"/>
        <w:jc w:val="both"/>
        <w:rPr>
          <w:u w:val="single"/>
          <w:lang w:val="en-GB"/>
        </w:rPr>
      </w:pPr>
    </w:p>
    <w:p w14:paraId="5587C1BC" w14:textId="2400CDF9" w:rsidR="007C0567" w:rsidRDefault="008C5426" w:rsidP="007C0567">
      <w:pPr>
        <w:pStyle w:val="Listenabsatz"/>
        <w:numPr>
          <w:ilvl w:val="0"/>
          <w:numId w:val="2"/>
        </w:numPr>
        <w:spacing w:line="360" w:lineRule="auto"/>
        <w:ind w:left="426" w:hanging="425"/>
        <w:jc w:val="both"/>
        <w:rPr>
          <w:u w:val="single"/>
          <w:lang w:val="en-GB"/>
        </w:rPr>
      </w:pPr>
      <w:r>
        <w:rPr>
          <w:u w:val="single"/>
          <w:lang w:val="en-GB"/>
        </w:rPr>
        <w:t xml:space="preserve">Summary &amp; Outlook: </w:t>
      </w:r>
      <w:r w:rsidR="007C0567">
        <w:rPr>
          <w:u w:val="single"/>
          <w:lang w:val="en-GB"/>
        </w:rPr>
        <w:t>Further improvements</w:t>
      </w:r>
    </w:p>
    <w:p w14:paraId="4DEA7F41" w14:textId="6D65260E" w:rsidR="005C2A29" w:rsidRPr="00516286" w:rsidRDefault="00516286" w:rsidP="00516286">
      <w:pPr>
        <w:pStyle w:val="Listenabsatz"/>
        <w:numPr>
          <w:ilvl w:val="0"/>
          <w:numId w:val="5"/>
        </w:numPr>
        <w:spacing w:line="360" w:lineRule="auto"/>
        <w:jc w:val="both"/>
        <w:rPr>
          <w:u w:val="single"/>
          <w:lang w:val="en-GB"/>
        </w:rPr>
      </w:pPr>
      <w:r>
        <w:rPr>
          <w:lang w:val="en-GB"/>
        </w:rPr>
        <w:t xml:space="preserve">Tetteh studied optimal feature sets for delineating fields also with consideration of S1 &amp; S2 features </w:t>
      </w:r>
      <w:sdt>
        <w:sdtPr>
          <w:rPr>
            <w:lang w:val="en-GB"/>
          </w:rPr>
          <w:alias w:val="To edit, see citavi.com/edit"/>
          <w:tag w:val="CitaviPlaceholder#88738d38-84c5-4316-ba6c-f573212482ee"/>
          <w:id w:val="-485246379"/>
          <w:placeholder>
            <w:docPart w:val="DefaultPlaceholder_-1854013440"/>
          </w:placeholder>
        </w:sdtPr>
        <w:sdtEndPr/>
        <w:sdtContent>
          <w:r>
            <w:rPr>
              <w:lang w:val="en-GB"/>
            </w:rPr>
            <w:fldChar w:fldCharType="begin"/>
          </w:r>
          <w:r w:rsidR="00BE5A4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TY4ZmUyLWE2OTYtNGFkNC1hYWI2LTU1NGYzNTliMTc5ZiIsIlJhbmdlTGVuZ3RoIjo0LCJSZWZlcmVuY2VJZCI6IjkyZjAyNmU1LTIxYmYtNDM5ZC1iNzQzLTJiYjVmM2Y4ZDE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FDQ0VTUy4yMDIxLjMxMDU5MDMiLCJVcmlTdHJpbmciOiJodHRwczovL2RvaS5vcmcvMTAuMTEwOS9BQ0NFU1MuMjAyMS4zMTA1OT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}</w:instrText>
          </w:r>
          <w:r>
            <w:rPr>
              <w:lang w:val="en-GB"/>
            </w:rPr>
            <w:fldChar w:fldCharType="separate"/>
          </w:r>
          <w:r w:rsidR="00BE5A4B">
            <w:rPr>
              <w:lang w:val="en-GB"/>
            </w:rPr>
            <w:t>[23]</w:t>
          </w:r>
          <w:r>
            <w:rPr>
              <w:lang w:val="en-GB"/>
            </w:rPr>
            <w:fldChar w:fldCharType="end"/>
          </w:r>
        </w:sdtContent>
      </w:sdt>
    </w:p>
    <w:p w14:paraId="7D780924" w14:textId="0EDD012D" w:rsidR="00516286" w:rsidRPr="00F17211" w:rsidRDefault="00516286" w:rsidP="00516286">
      <w:pPr>
        <w:pStyle w:val="Listenabsatz"/>
        <w:numPr>
          <w:ilvl w:val="0"/>
          <w:numId w:val="5"/>
        </w:numPr>
        <w:spacing w:line="360" w:lineRule="auto"/>
        <w:jc w:val="both"/>
        <w:rPr>
          <w:u w:val="single"/>
          <w:lang w:val="en-GB"/>
        </w:rPr>
      </w:pPr>
      <w:r>
        <w:rPr>
          <w:lang w:val="en-GB"/>
        </w:rPr>
        <w:t>Tetteh compared results to what can be achieved with neural network architectures ResUNET &amp; MaskRCNN, MRS optimisation achieved similar results</w:t>
      </w:r>
    </w:p>
    <w:p w14:paraId="4F82E587" w14:textId="028EC2D2" w:rsidR="00F17211" w:rsidRPr="00516286" w:rsidRDefault="00F17211" w:rsidP="00516286">
      <w:pPr>
        <w:pStyle w:val="Listenabsatz"/>
        <w:numPr>
          <w:ilvl w:val="0"/>
          <w:numId w:val="5"/>
        </w:numPr>
        <w:spacing w:line="360" w:lineRule="auto"/>
        <w:jc w:val="both"/>
        <w:rPr>
          <w:u w:val="single"/>
          <w:lang w:val="en-GB"/>
        </w:rPr>
      </w:pPr>
      <w:r>
        <w:rPr>
          <w:lang w:val="en-GB"/>
        </w:rPr>
        <w:t>Option to create a dockerised solution being able to interact with Python for calculation of statistics &amp; so on -&gt; less user-friendly but probably faster</w:t>
      </w:r>
      <w:r w:rsidR="0041207E">
        <w:rPr>
          <w:lang w:val="en-GB"/>
        </w:rPr>
        <w:t xml:space="preserve"> &amp; cumbersome to configure</w:t>
      </w:r>
    </w:p>
    <w:p w14:paraId="70201EA0" w14:textId="1B43D278" w:rsidR="005C2A29" w:rsidRDefault="005C2A29" w:rsidP="005C2A29">
      <w:pPr>
        <w:spacing w:line="360" w:lineRule="auto"/>
        <w:jc w:val="both"/>
        <w:rPr>
          <w:u w:val="single"/>
          <w:lang w:val="en-GB"/>
        </w:rPr>
      </w:pPr>
    </w:p>
    <w:p w14:paraId="35651B83" w14:textId="02DD3C6C" w:rsidR="005C2A29" w:rsidRDefault="005C2A29" w:rsidP="005C2A29">
      <w:pPr>
        <w:spacing w:line="360" w:lineRule="auto"/>
        <w:jc w:val="both"/>
        <w:rPr>
          <w:u w:val="single"/>
          <w:lang w:val="en-GB"/>
        </w:rPr>
      </w:pPr>
    </w:p>
    <w:p w14:paraId="79DB2D17" w14:textId="5B66602D" w:rsidR="004609D0" w:rsidRPr="00DD2F8A" w:rsidRDefault="004609D0" w:rsidP="004609D0">
      <w:pPr>
        <w:rPr>
          <w:lang w:val="en-GB"/>
        </w:rPr>
      </w:pPr>
      <w:r w:rsidRPr="00DD2F8A">
        <w:rPr>
          <w:lang w:val="en-GB"/>
        </w:rPr>
        <w:lastRenderedPageBreak/>
        <w:t>Double layer vs</w:t>
      </w:r>
      <w:r>
        <w:rPr>
          <w:lang w:val="en-GB"/>
        </w:rPr>
        <w:t xml:space="preserve"> single edge layer</w:t>
      </w:r>
      <w:r w:rsidR="00C629F0">
        <w:rPr>
          <w:lang w:val="en-GB"/>
        </w:rPr>
        <w:t xml:space="preserve"> (only canny or canny &amp; sigma)</w:t>
      </w:r>
    </w:p>
    <w:p w14:paraId="685DBBD2" w14:textId="77777777" w:rsidR="004609D0" w:rsidRPr="00DD2F8A" w:rsidRDefault="004609D0" w:rsidP="004609D0">
      <w:pPr>
        <w:rPr>
          <w:lang w:val="en-GB"/>
        </w:rPr>
      </w:pPr>
      <w:r w:rsidRPr="00DD2F8A">
        <w:rPr>
          <w:lang w:val="en-GB"/>
        </w:rPr>
        <w:t>Upper_rhine</w:t>
      </w:r>
    </w:p>
    <w:p w14:paraId="6EFB59DA" w14:textId="77777777" w:rsidR="004609D0" w:rsidRPr="004609D0" w:rsidRDefault="004609D0" w:rsidP="004609D0">
      <w:pPr>
        <w:rPr>
          <w:lang w:val="en-GB"/>
        </w:rPr>
      </w:pPr>
      <w:r w:rsidRPr="00DD2F8A">
        <w:rPr>
          <w:noProof/>
        </w:rPr>
        <w:drawing>
          <wp:inline distT="0" distB="0" distL="0" distR="0" wp14:anchorId="3C204135" wp14:editId="3C726792">
            <wp:extent cx="2689682" cy="3073400"/>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8"/>
                    <a:srcRect t="15778" b="3550"/>
                    <a:stretch/>
                  </pic:blipFill>
                  <pic:spPr bwMode="auto">
                    <a:xfrm>
                      <a:off x="0" y="0"/>
                      <a:ext cx="2690093" cy="3073869"/>
                    </a:xfrm>
                    <a:prstGeom prst="rect">
                      <a:avLst/>
                    </a:prstGeom>
                    <a:ln>
                      <a:noFill/>
                    </a:ln>
                    <a:extLst>
                      <a:ext uri="{53640926-AAD7-44D8-BBD7-CCE9431645EC}">
                        <a14:shadowObscured xmlns:a14="http://schemas.microsoft.com/office/drawing/2010/main"/>
                      </a:ext>
                    </a:extLst>
                  </pic:spPr>
                </pic:pic>
              </a:graphicData>
            </a:graphic>
          </wp:inline>
        </w:drawing>
      </w:r>
      <w:r w:rsidRPr="004609D0">
        <w:rPr>
          <w:lang w:val="en-GB"/>
        </w:rPr>
        <w:t xml:space="preserve">    </w:t>
      </w:r>
      <w:r w:rsidRPr="00DD2F8A">
        <w:rPr>
          <w:noProof/>
        </w:rPr>
        <w:drawing>
          <wp:inline distT="0" distB="0" distL="0" distR="0" wp14:anchorId="0BFC134D" wp14:editId="607D1A7B">
            <wp:extent cx="2621280" cy="3081867"/>
            <wp:effectExtent l="0" t="0" r="7620" b="4445"/>
            <wp:docPr id="2" name="Grafik 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enthält.&#10;&#10;Automatisch generierte Beschreibung"/>
                    <pic:cNvPicPr/>
                  </pic:nvPicPr>
                  <pic:blipFill rotWithShape="1">
                    <a:blip r:embed="rId9"/>
                    <a:srcRect t="15741"/>
                    <a:stretch/>
                  </pic:blipFill>
                  <pic:spPr bwMode="auto">
                    <a:xfrm>
                      <a:off x="0" y="0"/>
                      <a:ext cx="2621507" cy="3082134"/>
                    </a:xfrm>
                    <a:prstGeom prst="rect">
                      <a:avLst/>
                    </a:prstGeom>
                    <a:ln>
                      <a:noFill/>
                    </a:ln>
                    <a:extLst>
                      <a:ext uri="{53640926-AAD7-44D8-BBD7-CCE9431645EC}">
                        <a14:shadowObscured xmlns:a14="http://schemas.microsoft.com/office/drawing/2010/main"/>
                      </a:ext>
                    </a:extLst>
                  </pic:spPr>
                </pic:pic>
              </a:graphicData>
            </a:graphic>
          </wp:inline>
        </w:drawing>
      </w:r>
    </w:p>
    <w:p w14:paraId="3BB2F5FC" w14:textId="77777777" w:rsidR="004609D0" w:rsidRPr="004609D0" w:rsidRDefault="004609D0" w:rsidP="004609D0">
      <w:pPr>
        <w:rPr>
          <w:lang w:val="en-GB"/>
        </w:rPr>
      </w:pPr>
    </w:p>
    <w:p w14:paraId="5B938CB4" w14:textId="77777777" w:rsidR="004609D0" w:rsidRPr="004609D0" w:rsidRDefault="004609D0" w:rsidP="004609D0">
      <w:pPr>
        <w:rPr>
          <w:lang w:val="en-GB"/>
        </w:rPr>
      </w:pPr>
      <w:r w:rsidRPr="004609D0">
        <w:rPr>
          <w:lang w:val="en-GB"/>
        </w:rPr>
        <w:t>Magdeburg</w:t>
      </w:r>
    </w:p>
    <w:p w14:paraId="4689AC28" w14:textId="77777777" w:rsidR="004609D0" w:rsidRPr="004609D0" w:rsidRDefault="004609D0" w:rsidP="004609D0">
      <w:pPr>
        <w:rPr>
          <w:lang w:val="en-GB"/>
        </w:rPr>
      </w:pPr>
      <w:r w:rsidRPr="009B2597">
        <w:rPr>
          <w:noProof/>
        </w:rPr>
        <w:drawing>
          <wp:inline distT="0" distB="0" distL="0" distR="0" wp14:anchorId="3A6DD2A6" wp14:editId="22370EB6">
            <wp:extent cx="2659610" cy="3071126"/>
            <wp:effectExtent l="0" t="0" r="7620" b="0"/>
            <wp:docPr id="7" name="Grafik 7" descr="Ein Bild, das Text, Datei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Datei enthält.&#10;&#10;Automatisch generierte Beschreibung"/>
                    <pic:cNvPicPr/>
                  </pic:nvPicPr>
                  <pic:blipFill>
                    <a:blip r:embed="rId10"/>
                    <a:stretch>
                      <a:fillRect/>
                    </a:stretch>
                  </pic:blipFill>
                  <pic:spPr>
                    <a:xfrm>
                      <a:off x="0" y="0"/>
                      <a:ext cx="2659610" cy="3071126"/>
                    </a:xfrm>
                    <a:prstGeom prst="rect">
                      <a:avLst/>
                    </a:prstGeom>
                  </pic:spPr>
                </pic:pic>
              </a:graphicData>
            </a:graphic>
          </wp:inline>
        </w:drawing>
      </w:r>
      <w:r w:rsidRPr="004609D0">
        <w:rPr>
          <w:lang w:val="en-GB"/>
        </w:rPr>
        <w:t xml:space="preserve">  </w:t>
      </w:r>
      <w:r w:rsidRPr="00F70008">
        <w:rPr>
          <w:noProof/>
        </w:rPr>
        <w:drawing>
          <wp:inline distT="0" distB="0" distL="0" distR="0" wp14:anchorId="353C1EE1" wp14:editId="5E797182">
            <wp:extent cx="2636519" cy="3073400"/>
            <wp:effectExtent l="0" t="0" r="0" b="0"/>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enthält.&#10;&#10;Automatisch generierte Beschreibung"/>
                    <pic:cNvPicPr/>
                  </pic:nvPicPr>
                  <pic:blipFill rotWithShape="1">
                    <a:blip r:embed="rId11"/>
                    <a:srcRect b="2340"/>
                    <a:stretch/>
                  </pic:blipFill>
                  <pic:spPr bwMode="auto">
                    <a:xfrm>
                      <a:off x="0" y="0"/>
                      <a:ext cx="2636748" cy="3073667"/>
                    </a:xfrm>
                    <a:prstGeom prst="rect">
                      <a:avLst/>
                    </a:prstGeom>
                    <a:ln>
                      <a:noFill/>
                    </a:ln>
                    <a:extLst>
                      <a:ext uri="{53640926-AAD7-44D8-BBD7-CCE9431645EC}">
                        <a14:shadowObscured xmlns:a14="http://schemas.microsoft.com/office/drawing/2010/main"/>
                      </a:ext>
                    </a:extLst>
                  </pic:spPr>
                </pic:pic>
              </a:graphicData>
            </a:graphic>
          </wp:inline>
        </w:drawing>
      </w:r>
    </w:p>
    <w:p w14:paraId="2A9E6169" w14:textId="77777777" w:rsidR="004609D0" w:rsidRPr="004609D0" w:rsidRDefault="004609D0" w:rsidP="004609D0">
      <w:pPr>
        <w:rPr>
          <w:lang w:val="en-GB"/>
        </w:rPr>
      </w:pPr>
    </w:p>
    <w:p w14:paraId="190BBBAF" w14:textId="77777777" w:rsidR="004609D0" w:rsidRPr="004609D0" w:rsidRDefault="004609D0" w:rsidP="004609D0">
      <w:pPr>
        <w:rPr>
          <w:lang w:val="en-GB"/>
        </w:rPr>
      </w:pPr>
    </w:p>
    <w:p w14:paraId="722BE770" w14:textId="77777777" w:rsidR="004609D0" w:rsidRPr="004609D0" w:rsidRDefault="004609D0" w:rsidP="004609D0">
      <w:pPr>
        <w:rPr>
          <w:lang w:val="en-GB"/>
        </w:rPr>
      </w:pPr>
    </w:p>
    <w:p w14:paraId="195A9CBD" w14:textId="77777777" w:rsidR="004609D0" w:rsidRPr="004609D0" w:rsidRDefault="004609D0" w:rsidP="004609D0">
      <w:pPr>
        <w:rPr>
          <w:lang w:val="en-GB"/>
        </w:rPr>
      </w:pPr>
    </w:p>
    <w:p w14:paraId="443BCB9D" w14:textId="77777777" w:rsidR="004609D0" w:rsidRPr="004609D0" w:rsidRDefault="004609D0" w:rsidP="004609D0">
      <w:pPr>
        <w:rPr>
          <w:lang w:val="en-GB"/>
        </w:rPr>
      </w:pPr>
    </w:p>
    <w:p w14:paraId="44FF0E6A" w14:textId="77777777" w:rsidR="004609D0" w:rsidRPr="004609D0" w:rsidRDefault="004609D0" w:rsidP="004609D0">
      <w:pPr>
        <w:rPr>
          <w:lang w:val="en-GB"/>
        </w:rPr>
      </w:pPr>
      <w:r w:rsidRPr="004609D0">
        <w:rPr>
          <w:lang w:val="en-GB"/>
        </w:rPr>
        <w:lastRenderedPageBreak/>
        <w:t>Coastal</w:t>
      </w:r>
    </w:p>
    <w:p w14:paraId="07D8E42F" w14:textId="77777777" w:rsidR="004609D0" w:rsidRPr="004609D0" w:rsidRDefault="004609D0" w:rsidP="004609D0">
      <w:pPr>
        <w:rPr>
          <w:lang w:val="en-GB"/>
        </w:rPr>
      </w:pPr>
      <w:r w:rsidRPr="00B31880">
        <w:rPr>
          <w:noProof/>
        </w:rPr>
        <w:drawing>
          <wp:inline distT="0" distB="0" distL="0" distR="0" wp14:anchorId="740464E9" wp14:editId="67A032EE">
            <wp:extent cx="2667231" cy="2911092"/>
            <wp:effectExtent l="0" t="0" r="0" b="381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12"/>
                    <a:stretch>
                      <a:fillRect/>
                    </a:stretch>
                  </pic:blipFill>
                  <pic:spPr>
                    <a:xfrm>
                      <a:off x="0" y="0"/>
                      <a:ext cx="2667231" cy="2911092"/>
                    </a:xfrm>
                    <a:prstGeom prst="rect">
                      <a:avLst/>
                    </a:prstGeom>
                  </pic:spPr>
                </pic:pic>
              </a:graphicData>
            </a:graphic>
          </wp:inline>
        </w:drawing>
      </w:r>
      <w:r w:rsidRPr="004609D0">
        <w:rPr>
          <w:lang w:val="en-GB"/>
        </w:rPr>
        <w:t xml:space="preserve">  </w:t>
      </w:r>
      <w:r w:rsidRPr="00C87129">
        <w:rPr>
          <w:noProof/>
        </w:rPr>
        <w:drawing>
          <wp:inline distT="0" distB="0" distL="0" distR="0" wp14:anchorId="07CED112" wp14:editId="243755A4">
            <wp:extent cx="2659610" cy="2918713"/>
            <wp:effectExtent l="0" t="0" r="762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13"/>
                    <a:stretch>
                      <a:fillRect/>
                    </a:stretch>
                  </pic:blipFill>
                  <pic:spPr>
                    <a:xfrm>
                      <a:off x="0" y="0"/>
                      <a:ext cx="2659610" cy="2918713"/>
                    </a:xfrm>
                    <a:prstGeom prst="rect">
                      <a:avLst/>
                    </a:prstGeom>
                  </pic:spPr>
                </pic:pic>
              </a:graphicData>
            </a:graphic>
          </wp:inline>
        </w:drawing>
      </w:r>
    </w:p>
    <w:p w14:paraId="26B6933A" w14:textId="77777777" w:rsidR="004609D0" w:rsidRPr="004609D0" w:rsidRDefault="004609D0" w:rsidP="004609D0">
      <w:pPr>
        <w:rPr>
          <w:lang w:val="en-GB"/>
        </w:rPr>
      </w:pPr>
    </w:p>
    <w:p w14:paraId="453ADBBB" w14:textId="77777777" w:rsidR="004609D0" w:rsidRDefault="004609D0" w:rsidP="004609D0">
      <w:pPr>
        <w:pStyle w:val="Listenabsatz"/>
        <w:numPr>
          <w:ilvl w:val="0"/>
          <w:numId w:val="12"/>
        </w:numPr>
        <w:rPr>
          <w:lang w:val="en-GB"/>
        </w:rPr>
      </w:pPr>
      <w:r w:rsidRPr="0044695D">
        <w:rPr>
          <w:lang w:val="en-GB"/>
        </w:rPr>
        <w:t>Median accuracy not always higher than mea</w:t>
      </w:r>
      <w:r>
        <w:rPr>
          <w:lang w:val="en-GB"/>
        </w:rPr>
        <w:t>n, in cases of low values also the other way around</w:t>
      </w:r>
    </w:p>
    <w:p w14:paraId="7E0C6F98" w14:textId="77777777" w:rsidR="004609D0" w:rsidRDefault="004609D0" w:rsidP="004609D0">
      <w:pPr>
        <w:pStyle w:val="Listenabsatz"/>
        <w:numPr>
          <w:ilvl w:val="0"/>
          <w:numId w:val="12"/>
        </w:numPr>
        <w:rPr>
          <w:lang w:val="en-GB"/>
        </w:rPr>
      </w:pPr>
      <w:r>
        <w:rPr>
          <w:lang w:val="en-GB"/>
        </w:rPr>
        <w:t>But argmax(median) &gt;= argmax(median) holds true</w:t>
      </w:r>
    </w:p>
    <w:p w14:paraId="3E22122E" w14:textId="77777777" w:rsidR="004609D0" w:rsidRPr="0044695D" w:rsidRDefault="004609D0" w:rsidP="004609D0">
      <w:pPr>
        <w:pStyle w:val="Listenabsatz"/>
        <w:numPr>
          <w:ilvl w:val="0"/>
          <w:numId w:val="12"/>
        </w:numPr>
        <w:rPr>
          <w:lang w:val="en-GB"/>
        </w:rPr>
      </w:pPr>
      <w:r>
        <w:rPr>
          <w:lang w:val="en-GB"/>
        </w:rPr>
        <w:t>Combined layer (edge &amp; sigma) worse than single one</w:t>
      </w:r>
    </w:p>
    <w:p w14:paraId="7C63A7D0" w14:textId="1629D9B1" w:rsidR="005C2A29" w:rsidRDefault="005C2A29" w:rsidP="005C2A29">
      <w:pPr>
        <w:spacing w:line="360" w:lineRule="auto"/>
        <w:jc w:val="both"/>
        <w:rPr>
          <w:u w:val="single"/>
          <w:lang w:val="en-GB"/>
        </w:rPr>
      </w:pPr>
    </w:p>
    <w:p w14:paraId="5E9120E8" w14:textId="00A85AAC" w:rsidR="005C2A29" w:rsidRDefault="005C2A29" w:rsidP="005C2A29">
      <w:pPr>
        <w:spacing w:line="360" w:lineRule="auto"/>
        <w:jc w:val="both"/>
        <w:rPr>
          <w:u w:val="single"/>
          <w:lang w:val="en-GB"/>
        </w:rPr>
      </w:pPr>
    </w:p>
    <w:p w14:paraId="55AB2BA9" w14:textId="22B6CE8F" w:rsidR="005C2A29" w:rsidRDefault="005C2A29" w:rsidP="005C2A29">
      <w:pPr>
        <w:spacing w:line="360" w:lineRule="auto"/>
        <w:jc w:val="both"/>
        <w:rPr>
          <w:u w:val="single"/>
          <w:lang w:val="en-GB"/>
        </w:rPr>
      </w:pPr>
    </w:p>
    <w:p w14:paraId="5A1F12EC" w14:textId="7525D2CE" w:rsidR="005C2A29" w:rsidRDefault="005C2A29" w:rsidP="005C2A29">
      <w:pPr>
        <w:spacing w:line="360" w:lineRule="auto"/>
        <w:jc w:val="both"/>
        <w:rPr>
          <w:u w:val="single"/>
          <w:lang w:val="en-GB"/>
        </w:rPr>
      </w:pPr>
    </w:p>
    <w:p w14:paraId="7C423A93" w14:textId="13CE0321" w:rsidR="005C2A29" w:rsidRDefault="005C2A29" w:rsidP="005C2A29">
      <w:pPr>
        <w:spacing w:line="360" w:lineRule="auto"/>
        <w:jc w:val="both"/>
        <w:rPr>
          <w:u w:val="single"/>
          <w:lang w:val="en-GB"/>
        </w:rPr>
      </w:pPr>
    </w:p>
    <w:p w14:paraId="615AC7DA" w14:textId="77777777" w:rsidR="005C2A29" w:rsidRPr="005C2A29" w:rsidRDefault="005C2A29" w:rsidP="005C2A29">
      <w:pPr>
        <w:spacing w:line="360" w:lineRule="auto"/>
        <w:jc w:val="both"/>
        <w:rPr>
          <w:u w:val="single"/>
          <w:lang w:val="en-GB"/>
        </w:rPr>
      </w:pPr>
    </w:p>
    <w:sdt>
      <w:sdtPr>
        <w:rPr>
          <w:rFonts w:asciiTheme="minorHAnsi" w:eastAsiaTheme="minorHAnsi" w:hAnsiTheme="minorHAnsi" w:cstheme="minorBidi"/>
          <w:color w:val="auto"/>
          <w:sz w:val="22"/>
          <w:szCs w:val="22"/>
          <w:lang w:val="en-GB"/>
        </w:rPr>
        <w:tag w:val="CitaviBibliography"/>
        <w:id w:val="-1423562733"/>
        <w:placeholder>
          <w:docPart w:val="DefaultPlaceholder_-1854013440"/>
        </w:placeholder>
      </w:sdtPr>
      <w:sdtEndPr/>
      <w:sdtContent>
        <w:p w14:paraId="02C2E167" w14:textId="77777777" w:rsidR="00BE5A4B" w:rsidRDefault="0049305D" w:rsidP="00BE5A4B">
          <w:pPr>
            <w:pStyle w:val="CitaviBibliographyHeading"/>
            <w:rPr>
              <w:lang w:val="en-GB"/>
            </w:rPr>
          </w:pPr>
          <w:r>
            <w:rPr>
              <w:lang w:val="en-GB"/>
            </w:rPr>
            <w:fldChar w:fldCharType="begin"/>
          </w:r>
          <w:r>
            <w:rPr>
              <w:lang w:val="en-GB"/>
            </w:rPr>
            <w:instrText>ADDIN CitaviBibliography</w:instrText>
          </w:r>
          <w:r>
            <w:rPr>
              <w:lang w:val="en-GB"/>
            </w:rPr>
            <w:fldChar w:fldCharType="separate"/>
          </w:r>
          <w:r w:rsidR="00BE5A4B">
            <w:rPr>
              <w:lang w:val="en-GB"/>
            </w:rPr>
            <w:t>References</w:t>
          </w:r>
        </w:p>
        <w:p w14:paraId="61648FF8" w14:textId="77777777" w:rsidR="00BE5A4B" w:rsidRDefault="00BE5A4B" w:rsidP="00BE5A4B">
          <w:pPr>
            <w:pStyle w:val="CitaviBibliographyEntry"/>
            <w:rPr>
              <w:lang w:val="en-GB"/>
            </w:rPr>
          </w:pPr>
          <w:r>
            <w:rPr>
              <w:lang w:val="en-GB"/>
            </w:rPr>
            <w:t>1.</w:t>
          </w:r>
          <w:r>
            <w:rPr>
              <w:lang w:val="en-GB"/>
            </w:rPr>
            <w:tab/>
          </w:r>
          <w:bookmarkStart w:id="0" w:name="_CTVL0013640df4986834672922277478817c1bb"/>
          <w:r>
            <w:rPr>
              <w:lang w:val="en-GB"/>
            </w:rPr>
            <w:t>Phiri, D.; Simwanda, M.; Salekin, S.; Nyirenda, V.; Murayama, Y.; Ranagalage, M. Sentinel-2 Data for Land Cover/Use Mapping: A Review.</w:t>
          </w:r>
          <w:bookmarkEnd w:id="0"/>
          <w:r>
            <w:rPr>
              <w:lang w:val="en-GB"/>
            </w:rPr>
            <w:t xml:space="preserve"> </w:t>
          </w:r>
          <w:r w:rsidRPr="00BE5A4B">
            <w:rPr>
              <w:i/>
              <w:lang w:val="en-GB"/>
            </w:rPr>
            <w:t>REMOTE SENSING</w:t>
          </w:r>
          <w:r w:rsidRPr="00BE5A4B">
            <w:rPr>
              <w:lang w:val="en-GB"/>
            </w:rPr>
            <w:t xml:space="preserve"> </w:t>
          </w:r>
          <w:r w:rsidRPr="00BE5A4B">
            <w:rPr>
              <w:b/>
              <w:lang w:val="en-GB"/>
            </w:rPr>
            <w:t>2020</w:t>
          </w:r>
          <w:r w:rsidRPr="00BE5A4B">
            <w:rPr>
              <w:lang w:val="en-GB"/>
            </w:rPr>
            <w:t xml:space="preserve">, </w:t>
          </w:r>
          <w:r w:rsidRPr="00BE5A4B">
            <w:rPr>
              <w:i/>
              <w:lang w:val="en-GB"/>
            </w:rPr>
            <w:t>12</w:t>
          </w:r>
          <w:r w:rsidRPr="00BE5A4B">
            <w:rPr>
              <w:lang w:val="en-GB"/>
            </w:rPr>
            <w:t>, 2291, doi:10.3390/rs12142291.</w:t>
          </w:r>
        </w:p>
        <w:p w14:paraId="4D01CA0D" w14:textId="77777777" w:rsidR="00BE5A4B" w:rsidRDefault="00BE5A4B" w:rsidP="00BE5A4B">
          <w:pPr>
            <w:pStyle w:val="CitaviBibliographyEntry"/>
            <w:rPr>
              <w:lang w:val="en-GB"/>
            </w:rPr>
          </w:pPr>
          <w:r>
            <w:rPr>
              <w:lang w:val="en-GB"/>
            </w:rPr>
            <w:t>2.</w:t>
          </w:r>
          <w:r>
            <w:rPr>
              <w:lang w:val="en-GB"/>
            </w:rPr>
            <w:tab/>
          </w:r>
          <w:bookmarkStart w:id="1" w:name="_CTVL0017570188c5dd44a4c9572fae35c915109"/>
          <w:r>
            <w:rPr>
              <w:lang w:val="en-GB"/>
            </w:rPr>
            <w:t>Phiri, D.; Morgenroth, J. Developments in Landsat Land Cover Classification Methods: A Review.</w:t>
          </w:r>
          <w:bookmarkEnd w:id="1"/>
          <w:r>
            <w:rPr>
              <w:lang w:val="en-GB"/>
            </w:rPr>
            <w:t xml:space="preserve"> </w:t>
          </w:r>
          <w:r w:rsidRPr="00BE5A4B">
            <w:rPr>
              <w:i/>
              <w:lang w:val="en-GB"/>
            </w:rPr>
            <w:t>REMOTE SENSING</w:t>
          </w:r>
          <w:r w:rsidRPr="00BE5A4B">
            <w:rPr>
              <w:lang w:val="en-GB"/>
            </w:rPr>
            <w:t xml:space="preserve"> </w:t>
          </w:r>
          <w:r w:rsidRPr="00BE5A4B">
            <w:rPr>
              <w:b/>
              <w:lang w:val="en-GB"/>
            </w:rPr>
            <w:t>2017</w:t>
          </w:r>
          <w:r w:rsidRPr="00BE5A4B">
            <w:rPr>
              <w:lang w:val="en-GB"/>
            </w:rPr>
            <w:t xml:space="preserve">, </w:t>
          </w:r>
          <w:r w:rsidRPr="00BE5A4B">
            <w:rPr>
              <w:i/>
              <w:lang w:val="en-GB"/>
            </w:rPr>
            <w:t>9</w:t>
          </w:r>
          <w:r w:rsidRPr="00BE5A4B">
            <w:rPr>
              <w:lang w:val="en-GB"/>
            </w:rPr>
            <w:t>, 967, doi:10.3390/rs9090967.</w:t>
          </w:r>
        </w:p>
        <w:p w14:paraId="7FAF016F" w14:textId="77777777" w:rsidR="00BE5A4B" w:rsidRDefault="00BE5A4B" w:rsidP="00BE5A4B">
          <w:pPr>
            <w:pStyle w:val="CitaviBibliographyEntry"/>
            <w:rPr>
              <w:lang w:val="en-GB"/>
            </w:rPr>
          </w:pPr>
          <w:r>
            <w:rPr>
              <w:lang w:val="en-GB"/>
            </w:rPr>
            <w:t>3.</w:t>
          </w:r>
          <w:r>
            <w:rPr>
              <w:lang w:val="en-GB"/>
            </w:rPr>
            <w:tab/>
          </w:r>
          <w:bookmarkStart w:id="2" w:name="_CTVL00151fb5b1baab64cb9a359924572920fba"/>
          <w:r>
            <w:rPr>
              <w:lang w:val="en-GB"/>
            </w:rPr>
            <w:t>Mueller, M.; Segl, K.; Kaufmann, H. Edge- and region-based segmentation technique for the extraction of large, man-made objects in high-resolution satellite imagery.</w:t>
          </w:r>
          <w:bookmarkEnd w:id="2"/>
          <w:r>
            <w:rPr>
              <w:lang w:val="en-GB"/>
            </w:rPr>
            <w:t xml:space="preserve"> </w:t>
          </w:r>
          <w:r w:rsidRPr="00BE5A4B">
            <w:rPr>
              <w:i/>
              <w:lang w:val="en-GB"/>
            </w:rPr>
            <w:t>Pattern Recognition</w:t>
          </w:r>
          <w:r w:rsidRPr="00BE5A4B">
            <w:rPr>
              <w:lang w:val="en-GB"/>
            </w:rPr>
            <w:t xml:space="preserve"> </w:t>
          </w:r>
          <w:r w:rsidRPr="00BE5A4B">
            <w:rPr>
              <w:b/>
              <w:lang w:val="en-GB"/>
            </w:rPr>
            <w:t>2004</w:t>
          </w:r>
          <w:r w:rsidRPr="00BE5A4B">
            <w:rPr>
              <w:lang w:val="en-GB"/>
            </w:rPr>
            <w:t xml:space="preserve">, </w:t>
          </w:r>
          <w:r w:rsidRPr="00BE5A4B">
            <w:rPr>
              <w:i/>
              <w:lang w:val="en-GB"/>
            </w:rPr>
            <w:t>37</w:t>
          </w:r>
          <w:r w:rsidRPr="00BE5A4B">
            <w:rPr>
              <w:lang w:val="en-GB"/>
            </w:rPr>
            <w:t>, 1619–1628, doi:10.1016/j.patcog.2004.03.001.</w:t>
          </w:r>
        </w:p>
        <w:p w14:paraId="7F818EA8" w14:textId="77777777" w:rsidR="00BE5A4B" w:rsidRDefault="00BE5A4B" w:rsidP="00BE5A4B">
          <w:pPr>
            <w:pStyle w:val="CitaviBibliographyEntry"/>
            <w:rPr>
              <w:lang w:val="en-GB"/>
            </w:rPr>
          </w:pPr>
          <w:r>
            <w:rPr>
              <w:lang w:val="en-GB"/>
            </w:rPr>
            <w:t>4.</w:t>
          </w:r>
          <w:r>
            <w:rPr>
              <w:lang w:val="en-GB"/>
            </w:rPr>
            <w:tab/>
          </w:r>
          <w:bookmarkStart w:id="3" w:name="_CTVL0011a49784cdd01426b885793556d3c2676"/>
          <w:r>
            <w:rPr>
              <w:lang w:val="en-GB"/>
            </w:rPr>
            <w:t>Wagner, M.P.; Oppelt, N. Extracting Agricultural Fields from Remote Sensing Imagery Using Graph-Based Growing Contours.</w:t>
          </w:r>
          <w:bookmarkEnd w:id="3"/>
          <w:r>
            <w:rPr>
              <w:lang w:val="en-GB"/>
            </w:rPr>
            <w:t xml:space="preserve"> </w:t>
          </w:r>
          <w:r w:rsidRPr="00BE5A4B">
            <w:rPr>
              <w:i/>
              <w:lang w:val="en-GB"/>
            </w:rPr>
            <w:t>REMOTE SENSING</w:t>
          </w:r>
          <w:r w:rsidRPr="00BE5A4B">
            <w:rPr>
              <w:lang w:val="en-GB"/>
            </w:rPr>
            <w:t xml:space="preserve"> </w:t>
          </w:r>
          <w:r w:rsidRPr="00BE5A4B">
            <w:rPr>
              <w:b/>
              <w:lang w:val="en-GB"/>
            </w:rPr>
            <w:t>2020</w:t>
          </w:r>
          <w:r w:rsidRPr="00BE5A4B">
            <w:rPr>
              <w:lang w:val="en-GB"/>
            </w:rPr>
            <w:t xml:space="preserve">, </w:t>
          </w:r>
          <w:r w:rsidRPr="00BE5A4B">
            <w:rPr>
              <w:i/>
              <w:lang w:val="en-GB"/>
            </w:rPr>
            <w:t>12</w:t>
          </w:r>
          <w:r w:rsidRPr="00BE5A4B">
            <w:rPr>
              <w:lang w:val="en-GB"/>
            </w:rPr>
            <w:t>, doi:10.3390/rs12071205.</w:t>
          </w:r>
        </w:p>
        <w:p w14:paraId="4989F726" w14:textId="77777777" w:rsidR="00BE5A4B" w:rsidRDefault="00BE5A4B" w:rsidP="00BE5A4B">
          <w:pPr>
            <w:pStyle w:val="CitaviBibliographyEntry"/>
            <w:rPr>
              <w:lang w:val="en-GB"/>
            </w:rPr>
          </w:pPr>
          <w:r>
            <w:rPr>
              <w:lang w:val="en-GB"/>
            </w:rPr>
            <w:lastRenderedPageBreak/>
            <w:t>5.</w:t>
          </w:r>
          <w:r>
            <w:rPr>
              <w:lang w:val="en-GB"/>
            </w:rPr>
            <w:tab/>
          </w:r>
          <w:bookmarkStart w:id="4" w:name="_CTVL001300c25652bcd434e89d29436d37aace7"/>
          <w:r>
            <w:rPr>
              <w:lang w:val="en-GB"/>
            </w:rPr>
            <w:t>Turker, M.; Kok, E.H. Field-based sub-boundary extraction from remote sensing imagery using perceptual grouping.</w:t>
          </w:r>
          <w:bookmarkEnd w:id="4"/>
          <w:r>
            <w:rPr>
              <w:lang w:val="en-GB"/>
            </w:rPr>
            <w:t xml:space="preserve"> </w:t>
          </w:r>
          <w:r w:rsidRPr="00BE5A4B">
            <w:rPr>
              <w:i/>
              <w:lang w:val="en-GB"/>
            </w:rPr>
            <w:t>ISPRS Journal of Photogrammetry and Remote Sensing</w:t>
          </w:r>
          <w:r w:rsidRPr="00BE5A4B">
            <w:rPr>
              <w:lang w:val="en-GB"/>
            </w:rPr>
            <w:t xml:space="preserve"> </w:t>
          </w:r>
          <w:r w:rsidRPr="00BE5A4B">
            <w:rPr>
              <w:b/>
              <w:lang w:val="en-GB"/>
            </w:rPr>
            <w:t>2013</w:t>
          </w:r>
          <w:r w:rsidRPr="00BE5A4B">
            <w:rPr>
              <w:lang w:val="en-GB"/>
            </w:rPr>
            <w:t xml:space="preserve">, </w:t>
          </w:r>
          <w:r w:rsidRPr="00BE5A4B">
            <w:rPr>
              <w:i/>
              <w:lang w:val="en-GB"/>
            </w:rPr>
            <w:t>79</w:t>
          </w:r>
          <w:r w:rsidRPr="00BE5A4B">
            <w:rPr>
              <w:lang w:val="en-GB"/>
            </w:rPr>
            <w:t>, 106–121, doi:10.1016/j.isprsjprs.2013.02.009.</w:t>
          </w:r>
        </w:p>
        <w:p w14:paraId="6490DEB0" w14:textId="77777777" w:rsidR="00BE5A4B" w:rsidRDefault="00BE5A4B" w:rsidP="00BE5A4B">
          <w:pPr>
            <w:pStyle w:val="CitaviBibliographyEntry"/>
            <w:rPr>
              <w:lang w:val="en-GB"/>
            </w:rPr>
          </w:pPr>
          <w:r>
            <w:rPr>
              <w:lang w:val="en-GB"/>
            </w:rPr>
            <w:t>6.</w:t>
          </w:r>
          <w:r>
            <w:rPr>
              <w:lang w:val="en-GB"/>
            </w:rPr>
            <w:tab/>
          </w:r>
          <w:bookmarkStart w:id="5" w:name="_CTVL0016d4c335cbfbc4beead6a6538faae930b"/>
          <w:r>
            <w:rPr>
              <w:lang w:val="en-GB"/>
            </w:rPr>
            <w:t>North, H.C.; Pairman, D.; Belliss, S.E. Boundary Delineation of Agricultural Fields in Multitemporal Satellite Imagery.</w:t>
          </w:r>
          <w:bookmarkEnd w:id="5"/>
          <w:r>
            <w:rPr>
              <w:lang w:val="en-GB"/>
            </w:rPr>
            <w:t xml:space="preserve"> </w:t>
          </w:r>
          <w:r w:rsidRPr="00BE5A4B">
            <w:rPr>
              <w:i/>
              <w:lang w:val="en-GB"/>
            </w:rPr>
            <w:t>IEEE J. Sel. Top. Appl. Earth Observations Remote Sensing</w:t>
          </w:r>
          <w:r w:rsidRPr="00BE5A4B">
            <w:rPr>
              <w:lang w:val="en-GB"/>
            </w:rPr>
            <w:t xml:space="preserve"> </w:t>
          </w:r>
          <w:r w:rsidRPr="00BE5A4B">
            <w:rPr>
              <w:b/>
              <w:lang w:val="en-GB"/>
            </w:rPr>
            <w:t>2019</w:t>
          </w:r>
          <w:r w:rsidRPr="00BE5A4B">
            <w:rPr>
              <w:lang w:val="en-GB"/>
            </w:rPr>
            <w:t xml:space="preserve">, </w:t>
          </w:r>
          <w:r w:rsidRPr="00BE5A4B">
            <w:rPr>
              <w:i/>
              <w:lang w:val="en-GB"/>
            </w:rPr>
            <w:t>12</w:t>
          </w:r>
          <w:r w:rsidRPr="00BE5A4B">
            <w:rPr>
              <w:lang w:val="en-GB"/>
            </w:rPr>
            <w:t>, 237–251, doi:10.1109/JSTARS.2018.2884513.</w:t>
          </w:r>
        </w:p>
        <w:p w14:paraId="6ED26C83" w14:textId="77777777" w:rsidR="00BE5A4B" w:rsidRDefault="00BE5A4B" w:rsidP="00BE5A4B">
          <w:pPr>
            <w:pStyle w:val="CitaviBibliographyEntry"/>
            <w:rPr>
              <w:lang w:val="en-GB"/>
            </w:rPr>
          </w:pPr>
          <w:r>
            <w:rPr>
              <w:lang w:val="en-GB"/>
            </w:rPr>
            <w:t>7.</w:t>
          </w:r>
          <w:r>
            <w:rPr>
              <w:lang w:val="en-GB"/>
            </w:rPr>
            <w:tab/>
          </w:r>
          <w:bookmarkStart w:id="6" w:name="_CTVL001fcbf16289c6d4dfc85e8756007a8e8e8"/>
          <w:r>
            <w:rPr>
              <w:lang w:val="en-GB"/>
            </w:rPr>
            <w:t>Belgiu, M.; Csillik, O. Sentinel-2 cropland mapping using pixel-based and object-based time-weighted dynamic time warping analysis.</w:t>
          </w:r>
          <w:bookmarkEnd w:id="6"/>
          <w:r>
            <w:rPr>
              <w:lang w:val="en-GB"/>
            </w:rPr>
            <w:t xml:space="preserve"> </w:t>
          </w:r>
          <w:r w:rsidRPr="00BE5A4B">
            <w:rPr>
              <w:i/>
              <w:lang w:val="en-GB"/>
            </w:rPr>
            <w:t>REMOTE SENSING OF ENVIRONMENT</w:t>
          </w:r>
          <w:r w:rsidRPr="00BE5A4B">
            <w:rPr>
              <w:lang w:val="en-GB"/>
            </w:rPr>
            <w:t xml:space="preserve"> </w:t>
          </w:r>
          <w:r w:rsidRPr="00BE5A4B">
            <w:rPr>
              <w:b/>
              <w:lang w:val="en-GB"/>
            </w:rPr>
            <w:t>2018</w:t>
          </w:r>
          <w:r w:rsidRPr="00BE5A4B">
            <w:rPr>
              <w:lang w:val="en-GB"/>
            </w:rPr>
            <w:t xml:space="preserve">, </w:t>
          </w:r>
          <w:r w:rsidRPr="00BE5A4B">
            <w:rPr>
              <w:i/>
              <w:lang w:val="en-GB"/>
            </w:rPr>
            <w:t>204</w:t>
          </w:r>
          <w:r w:rsidRPr="00BE5A4B">
            <w:rPr>
              <w:lang w:val="en-GB"/>
            </w:rPr>
            <w:t>, 509–523, doi:10.1016/j.rse.2017.10.005.</w:t>
          </w:r>
        </w:p>
        <w:p w14:paraId="6A8C9FBF" w14:textId="77777777" w:rsidR="00BE5A4B" w:rsidRDefault="00BE5A4B" w:rsidP="00BE5A4B">
          <w:pPr>
            <w:pStyle w:val="CitaviBibliographyEntry"/>
            <w:rPr>
              <w:lang w:val="en-GB"/>
            </w:rPr>
          </w:pPr>
          <w:r>
            <w:rPr>
              <w:lang w:val="en-GB"/>
            </w:rPr>
            <w:t>8.</w:t>
          </w:r>
          <w:r>
            <w:rPr>
              <w:lang w:val="en-GB"/>
            </w:rPr>
            <w:tab/>
          </w:r>
          <w:bookmarkStart w:id="7" w:name="_CTVL001ac6265de724a4c04b5897c689f542214"/>
          <w:r>
            <w:rPr>
              <w:lang w:val="en-GB"/>
            </w:rPr>
            <w:t>Csillik, O.; Belgiu, M.; Asner, G.P.; Kelly, M. Object-Based Time-Constrained Dynamic Time Warping Classification of Crops Using Sentinel-2.</w:t>
          </w:r>
          <w:bookmarkEnd w:id="7"/>
          <w:r>
            <w:rPr>
              <w:lang w:val="en-GB"/>
            </w:rPr>
            <w:t xml:space="preserve"> </w:t>
          </w:r>
          <w:r w:rsidRPr="00BE5A4B">
            <w:rPr>
              <w:i/>
              <w:lang w:val="en-GB"/>
            </w:rPr>
            <w:t>REMOTE SENSING</w:t>
          </w:r>
          <w:r w:rsidRPr="00BE5A4B">
            <w:rPr>
              <w:lang w:val="en-GB"/>
            </w:rPr>
            <w:t xml:space="preserve"> </w:t>
          </w:r>
          <w:r w:rsidRPr="00BE5A4B">
            <w:rPr>
              <w:b/>
              <w:lang w:val="en-GB"/>
            </w:rPr>
            <w:t>2019</w:t>
          </w:r>
          <w:r w:rsidRPr="00BE5A4B">
            <w:rPr>
              <w:lang w:val="en-GB"/>
            </w:rPr>
            <w:t xml:space="preserve">, </w:t>
          </w:r>
          <w:r w:rsidRPr="00BE5A4B">
            <w:rPr>
              <w:i/>
              <w:lang w:val="en-GB"/>
            </w:rPr>
            <w:t>11</w:t>
          </w:r>
          <w:r w:rsidRPr="00BE5A4B">
            <w:rPr>
              <w:lang w:val="en-GB"/>
            </w:rPr>
            <w:t>, 1257, doi:10.3390/rs11101257.</w:t>
          </w:r>
        </w:p>
        <w:p w14:paraId="187181C7" w14:textId="77777777" w:rsidR="00BE5A4B" w:rsidRDefault="00BE5A4B" w:rsidP="00BE5A4B">
          <w:pPr>
            <w:pStyle w:val="CitaviBibliographyEntry"/>
            <w:rPr>
              <w:lang w:val="en-GB"/>
            </w:rPr>
          </w:pPr>
          <w:r>
            <w:rPr>
              <w:lang w:val="en-GB"/>
            </w:rPr>
            <w:t>9.</w:t>
          </w:r>
          <w:r>
            <w:rPr>
              <w:lang w:val="en-GB"/>
            </w:rPr>
            <w:tab/>
          </w:r>
          <w:bookmarkStart w:id="8" w:name="_CTVL0012de5e63217bc4ddfaf893afc7120aacb"/>
          <w:r>
            <w:rPr>
              <w:lang w:val="en-GB"/>
            </w:rPr>
            <w:t>Tetteh, G.O.; Gocht, A.; Conrad, C. Optimal parameters for delineating agricultural parcels from satellite images based on supervised Bayesian optimization.</w:t>
          </w:r>
          <w:bookmarkEnd w:id="8"/>
          <w:r>
            <w:rPr>
              <w:lang w:val="en-GB"/>
            </w:rPr>
            <w:t xml:space="preserve"> </w:t>
          </w:r>
          <w:r w:rsidRPr="00BE5A4B">
            <w:rPr>
              <w:i/>
              <w:lang w:val="en-GB"/>
            </w:rPr>
            <w:t>COMPUTERS AND ELECTRONICS IN AGRICULTURE</w:t>
          </w:r>
          <w:r w:rsidRPr="00BE5A4B">
            <w:rPr>
              <w:lang w:val="en-GB"/>
            </w:rPr>
            <w:t xml:space="preserve"> </w:t>
          </w:r>
          <w:r w:rsidRPr="00BE5A4B">
            <w:rPr>
              <w:b/>
              <w:lang w:val="en-GB"/>
            </w:rPr>
            <w:t>2020</w:t>
          </w:r>
          <w:r w:rsidRPr="00BE5A4B">
            <w:rPr>
              <w:lang w:val="en-GB"/>
            </w:rPr>
            <w:t xml:space="preserve">, </w:t>
          </w:r>
          <w:r w:rsidRPr="00BE5A4B">
            <w:rPr>
              <w:i/>
              <w:lang w:val="en-GB"/>
            </w:rPr>
            <w:t>178</w:t>
          </w:r>
          <w:r w:rsidRPr="00BE5A4B">
            <w:rPr>
              <w:lang w:val="en-GB"/>
            </w:rPr>
            <w:t>, 105696, doi:10.1016/j.compag.2020.105696.</w:t>
          </w:r>
        </w:p>
        <w:p w14:paraId="0EE8B385" w14:textId="77777777" w:rsidR="00BE5A4B" w:rsidRDefault="00BE5A4B" w:rsidP="00BE5A4B">
          <w:pPr>
            <w:pStyle w:val="CitaviBibliographyEntry"/>
            <w:rPr>
              <w:lang w:val="en-GB"/>
            </w:rPr>
          </w:pPr>
          <w:r>
            <w:rPr>
              <w:lang w:val="en-GB"/>
            </w:rPr>
            <w:t>10.</w:t>
          </w:r>
          <w:r>
            <w:rPr>
              <w:lang w:val="en-GB"/>
            </w:rPr>
            <w:tab/>
          </w:r>
          <w:bookmarkStart w:id="9" w:name="_CTVL0019c2f7ff8146347d0bb19b293bad2c91e"/>
          <w:r>
            <w:rPr>
              <w:lang w:val="en-GB"/>
            </w:rPr>
            <w:t>Drǎguţ, L.; Tiede, D.; Levick, S.R. ESP: a tool to estimate scale parameter for multiresolution image segmentation of remotely sensed data.</w:t>
          </w:r>
          <w:bookmarkEnd w:id="9"/>
          <w:r>
            <w:rPr>
              <w:lang w:val="en-GB"/>
            </w:rPr>
            <w:t xml:space="preserve"> </w:t>
          </w:r>
          <w:r w:rsidRPr="00BE5A4B">
            <w:rPr>
              <w:i/>
              <w:lang w:val="en-GB"/>
            </w:rPr>
            <w:t>International Journal of Geographical Information Science</w:t>
          </w:r>
          <w:r w:rsidRPr="00BE5A4B">
            <w:rPr>
              <w:lang w:val="en-GB"/>
            </w:rPr>
            <w:t xml:space="preserve"> </w:t>
          </w:r>
          <w:r w:rsidRPr="00BE5A4B">
            <w:rPr>
              <w:b/>
              <w:lang w:val="en-GB"/>
            </w:rPr>
            <w:t>2010</w:t>
          </w:r>
          <w:r w:rsidRPr="00BE5A4B">
            <w:rPr>
              <w:lang w:val="en-GB"/>
            </w:rPr>
            <w:t xml:space="preserve">, </w:t>
          </w:r>
          <w:r w:rsidRPr="00BE5A4B">
            <w:rPr>
              <w:i/>
              <w:lang w:val="en-GB"/>
            </w:rPr>
            <w:t>24</w:t>
          </w:r>
          <w:r w:rsidRPr="00BE5A4B">
            <w:rPr>
              <w:lang w:val="en-GB"/>
            </w:rPr>
            <w:t>, 859–871, doi:10.1080/13658810903174803.</w:t>
          </w:r>
        </w:p>
        <w:p w14:paraId="721D229A" w14:textId="77777777" w:rsidR="00BE5A4B" w:rsidRDefault="00BE5A4B" w:rsidP="00BE5A4B">
          <w:pPr>
            <w:pStyle w:val="CitaviBibliographyEntry"/>
            <w:rPr>
              <w:lang w:val="en-GB"/>
            </w:rPr>
          </w:pPr>
          <w:r>
            <w:rPr>
              <w:lang w:val="en-GB"/>
            </w:rPr>
            <w:t>11.</w:t>
          </w:r>
          <w:r>
            <w:rPr>
              <w:lang w:val="en-GB"/>
            </w:rPr>
            <w:tab/>
          </w:r>
          <w:bookmarkStart w:id="10" w:name="_CTVL0012d2a2ba5da114ad2b683c02d67f672fc"/>
          <w:r>
            <w:rPr>
              <w:lang w:val="en-GB"/>
            </w:rPr>
            <w:t>Drăguţ, L.; Csillik, O.; Eisank, C.; Tiede, D. Automated parameterisation for multi-scale image segmentation on multiple layers.</w:t>
          </w:r>
          <w:bookmarkEnd w:id="10"/>
          <w:r>
            <w:rPr>
              <w:lang w:val="en-GB"/>
            </w:rPr>
            <w:t xml:space="preserve"> </w:t>
          </w:r>
          <w:r w:rsidRPr="00BE5A4B">
            <w:rPr>
              <w:i/>
              <w:lang w:val="en-GB"/>
            </w:rPr>
            <w:t>ISPRS J. Photogramm. Remote Sens.</w:t>
          </w:r>
          <w:r w:rsidRPr="00BE5A4B">
            <w:rPr>
              <w:lang w:val="en-GB"/>
            </w:rPr>
            <w:t xml:space="preserve"> </w:t>
          </w:r>
          <w:r w:rsidRPr="00BE5A4B">
            <w:rPr>
              <w:b/>
              <w:lang w:val="en-GB"/>
            </w:rPr>
            <w:t>2014</w:t>
          </w:r>
          <w:r w:rsidRPr="00BE5A4B">
            <w:rPr>
              <w:lang w:val="en-GB"/>
            </w:rPr>
            <w:t xml:space="preserve">, </w:t>
          </w:r>
          <w:r w:rsidRPr="00BE5A4B">
            <w:rPr>
              <w:i/>
              <w:lang w:val="en-GB"/>
            </w:rPr>
            <w:t>88</w:t>
          </w:r>
          <w:r w:rsidRPr="00BE5A4B">
            <w:rPr>
              <w:lang w:val="en-GB"/>
            </w:rPr>
            <w:t>, 119–127, doi:10.1016/j.isprsjprs.2013.11.018.</w:t>
          </w:r>
        </w:p>
        <w:p w14:paraId="06CE12EA" w14:textId="77777777" w:rsidR="00BE5A4B" w:rsidRDefault="00BE5A4B" w:rsidP="00BE5A4B">
          <w:pPr>
            <w:pStyle w:val="CitaviBibliographyEntry"/>
            <w:rPr>
              <w:lang w:val="en-GB"/>
            </w:rPr>
          </w:pPr>
          <w:r>
            <w:rPr>
              <w:lang w:val="en-GB"/>
            </w:rPr>
            <w:t>12.</w:t>
          </w:r>
          <w:r>
            <w:rPr>
              <w:lang w:val="en-GB"/>
            </w:rPr>
            <w:tab/>
          </w:r>
          <w:bookmarkStart w:id="11" w:name="_CTVL001b4702402162741419b9a16349498f5a2"/>
          <w:r>
            <w:rPr>
              <w:lang w:val="en-GB"/>
            </w:rPr>
            <w:t>Tetteh, G.O.; Gocht, A.; Schwieder, M.; Erasmi, S.; Conrad, C. Unsupervised Parameterization for Optimal Segmentation of Agricultural Parcels from Satellite Images in Different Agricultural Landscapes.</w:t>
          </w:r>
          <w:bookmarkEnd w:id="11"/>
          <w:r>
            <w:rPr>
              <w:lang w:val="en-GB"/>
            </w:rPr>
            <w:t xml:space="preserve"> </w:t>
          </w:r>
          <w:r w:rsidRPr="00BE5A4B">
            <w:rPr>
              <w:i/>
              <w:lang w:val="en-GB"/>
            </w:rPr>
            <w:t>REMOTE SENSING</w:t>
          </w:r>
          <w:r w:rsidRPr="00BE5A4B">
            <w:rPr>
              <w:lang w:val="en-GB"/>
            </w:rPr>
            <w:t xml:space="preserve"> </w:t>
          </w:r>
          <w:r w:rsidRPr="00BE5A4B">
            <w:rPr>
              <w:b/>
              <w:lang w:val="en-GB"/>
            </w:rPr>
            <w:t>2020</w:t>
          </w:r>
          <w:r w:rsidRPr="00BE5A4B">
            <w:rPr>
              <w:lang w:val="en-GB"/>
            </w:rPr>
            <w:t xml:space="preserve">, </w:t>
          </w:r>
          <w:r w:rsidRPr="00BE5A4B">
            <w:rPr>
              <w:i/>
              <w:lang w:val="en-GB"/>
            </w:rPr>
            <w:t>12</w:t>
          </w:r>
          <w:r w:rsidRPr="00BE5A4B">
            <w:rPr>
              <w:lang w:val="en-GB"/>
            </w:rPr>
            <w:t>, 3096, doi:10.3390/rs12183096.</w:t>
          </w:r>
        </w:p>
        <w:p w14:paraId="51747A6C" w14:textId="77777777" w:rsidR="00BE5A4B" w:rsidRDefault="00BE5A4B" w:rsidP="00BE5A4B">
          <w:pPr>
            <w:pStyle w:val="CitaviBibliographyEntry"/>
            <w:rPr>
              <w:lang w:val="en-GB"/>
            </w:rPr>
          </w:pPr>
          <w:r>
            <w:rPr>
              <w:lang w:val="en-GB"/>
            </w:rPr>
            <w:t>13.</w:t>
          </w:r>
          <w:r>
            <w:rPr>
              <w:lang w:val="en-GB"/>
            </w:rPr>
            <w:tab/>
          </w:r>
          <w:bookmarkStart w:id="12" w:name="_CTVL001de3e8ec4ff2a41d192729007cd50de21"/>
          <w:r>
            <w:rPr>
              <w:lang w:val="en-GB"/>
            </w:rPr>
            <w:t>Watkins, B.; van Niekerk, A. A comparison of object-based image analysis approaches for field boundary delineation using multi-temporal Sentinel-2 imagery.</w:t>
          </w:r>
          <w:bookmarkEnd w:id="12"/>
          <w:r>
            <w:rPr>
              <w:lang w:val="en-GB"/>
            </w:rPr>
            <w:t xml:space="preserve"> </w:t>
          </w:r>
          <w:r w:rsidRPr="00BE5A4B">
            <w:rPr>
              <w:i/>
              <w:lang w:val="en-GB"/>
            </w:rPr>
            <w:t>COMPUTERS AND ELECTRONICS IN AGRICULTURE</w:t>
          </w:r>
          <w:r w:rsidRPr="00BE5A4B">
            <w:rPr>
              <w:lang w:val="en-GB"/>
            </w:rPr>
            <w:t xml:space="preserve"> </w:t>
          </w:r>
          <w:r w:rsidRPr="00BE5A4B">
            <w:rPr>
              <w:b/>
              <w:lang w:val="en-GB"/>
            </w:rPr>
            <w:t>2019</w:t>
          </w:r>
          <w:r w:rsidRPr="00BE5A4B">
            <w:rPr>
              <w:lang w:val="en-GB"/>
            </w:rPr>
            <w:t xml:space="preserve">, </w:t>
          </w:r>
          <w:r w:rsidRPr="00BE5A4B">
            <w:rPr>
              <w:i/>
              <w:lang w:val="en-GB"/>
            </w:rPr>
            <w:t>158</w:t>
          </w:r>
          <w:r w:rsidRPr="00BE5A4B">
            <w:rPr>
              <w:lang w:val="en-GB"/>
            </w:rPr>
            <w:t>, 294–302, doi:10.1016/j.compag.2019.02.009.</w:t>
          </w:r>
        </w:p>
        <w:p w14:paraId="1261C5BE" w14:textId="77777777" w:rsidR="00BE5A4B" w:rsidRDefault="00BE5A4B" w:rsidP="00BE5A4B">
          <w:pPr>
            <w:pStyle w:val="CitaviBibliographyEntry"/>
            <w:rPr>
              <w:lang w:val="en-GB"/>
            </w:rPr>
          </w:pPr>
          <w:r>
            <w:rPr>
              <w:lang w:val="en-GB"/>
            </w:rPr>
            <w:t>14.</w:t>
          </w:r>
          <w:r>
            <w:rPr>
              <w:lang w:val="en-GB"/>
            </w:rPr>
            <w:tab/>
          </w:r>
          <w:bookmarkStart w:id="13" w:name="_CTVL00165998255e5b547139c709016dcfcc436"/>
          <w:r>
            <w:rPr>
              <w:lang w:val="en-GB"/>
            </w:rPr>
            <w:t>Watkins, B.; van Niekerk, A. Automating field boundary delineation with multi-temporal Sentinel-2 imagery.</w:t>
          </w:r>
          <w:bookmarkEnd w:id="13"/>
          <w:r>
            <w:rPr>
              <w:lang w:val="en-GB"/>
            </w:rPr>
            <w:t xml:space="preserve"> </w:t>
          </w:r>
          <w:r w:rsidRPr="00BE5A4B">
            <w:rPr>
              <w:i/>
              <w:lang w:val="en-GB"/>
            </w:rPr>
            <w:t>COMPUTERS AND ELECTRONICS IN AGRICULTURE</w:t>
          </w:r>
          <w:r w:rsidRPr="00BE5A4B">
            <w:rPr>
              <w:lang w:val="en-GB"/>
            </w:rPr>
            <w:t xml:space="preserve"> </w:t>
          </w:r>
          <w:r w:rsidRPr="00BE5A4B">
            <w:rPr>
              <w:b/>
              <w:lang w:val="en-GB"/>
            </w:rPr>
            <w:t>2019</w:t>
          </w:r>
          <w:r w:rsidRPr="00BE5A4B">
            <w:rPr>
              <w:lang w:val="en-GB"/>
            </w:rPr>
            <w:t xml:space="preserve">, </w:t>
          </w:r>
          <w:r w:rsidRPr="00BE5A4B">
            <w:rPr>
              <w:i/>
              <w:lang w:val="en-GB"/>
            </w:rPr>
            <w:t>167</w:t>
          </w:r>
          <w:r w:rsidRPr="00BE5A4B">
            <w:rPr>
              <w:lang w:val="en-GB"/>
            </w:rPr>
            <w:t>, 105078, doi:10.1016/j.compag.2019.105078.</w:t>
          </w:r>
        </w:p>
        <w:p w14:paraId="5712DE7B" w14:textId="77777777" w:rsidR="00BE5A4B" w:rsidRDefault="00BE5A4B" w:rsidP="00BE5A4B">
          <w:pPr>
            <w:pStyle w:val="CitaviBibliographyEntry"/>
            <w:rPr>
              <w:lang w:val="en-GB"/>
            </w:rPr>
          </w:pPr>
          <w:r>
            <w:rPr>
              <w:lang w:val="en-GB"/>
            </w:rPr>
            <w:t>15.</w:t>
          </w:r>
          <w:r>
            <w:rPr>
              <w:lang w:val="en-GB"/>
            </w:rPr>
            <w:tab/>
          </w:r>
          <w:bookmarkStart w:id="14" w:name="_CTVL001ebccbd45659747ee9ae362747d2b0995"/>
          <w:r>
            <w:rPr>
              <w:lang w:val="en-GB"/>
            </w:rPr>
            <w:t>Vuolo, F.; Neuwirth, M.; Immitzer, M.; Atzberger, C.; Ng, W.-T. How much does multi-temporal Sentinel-2 data improve crop type classification?</w:t>
          </w:r>
          <w:bookmarkEnd w:id="14"/>
          <w:r>
            <w:rPr>
              <w:lang w:val="en-GB"/>
            </w:rPr>
            <w:t xml:space="preserve"> </w:t>
          </w:r>
          <w:r w:rsidRPr="00BE5A4B">
            <w:rPr>
              <w:i/>
              <w:lang w:val="en-GB"/>
            </w:rPr>
            <w:t>INTERNATIONAL JOURNAL OF APPLIED EARTH OBSERVATION AND GEOINFORMATION</w:t>
          </w:r>
          <w:r w:rsidRPr="00BE5A4B">
            <w:rPr>
              <w:lang w:val="en-GB"/>
            </w:rPr>
            <w:t xml:space="preserve"> </w:t>
          </w:r>
          <w:r w:rsidRPr="00BE5A4B">
            <w:rPr>
              <w:b/>
              <w:lang w:val="en-GB"/>
            </w:rPr>
            <w:t>2018</w:t>
          </w:r>
          <w:r w:rsidRPr="00BE5A4B">
            <w:rPr>
              <w:lang w:val="en-GB"/>
            </w:rPr>
            <w:t xml:space="preserve">, </w:t>
          </w:r>
          <w:r w:rsidRPr="00BE5A4B">
            <w:rPr>
              <w:i/>
              <w:lang w:val="en-GB"/>
            </w:rPr>
            <w:t>72</w:t>
          </w:r>
          <w:r w:rsidRPr="00BE5A4B">
            <w:rPr>
              <w:lang w:val="en-GB"/>
            </w:rPr>
            <w:t>, 122–130, doi:10.1016/j.jag.2018.06.007.</w:t>
          </w:r>
        </w:p>
        <w:p w14:paraId="715EB2CF" w14:textId="77777777" w:rsidR="00BE5A4B" w:rsidRDefault="00BE5A4B" w:rsidP="00BE5A4B">
          <w:pPr>
            <w:pStyle w:val="CitaviBibliographyEntry"/>
            <w:rPr>
              <w:lang w:val="en-GB"/>
            </w:rPr>
          </w:pPr>
          <w:r>
            <w:rPr>
              <w:lang w:val="en-GB"/>
            </w:rPr>
            <w:t>16.</w:t>
          </w:r>
          <w:r>
            <w:rPr>
              <w:lang w:val="en-GB"/>
            </w:rPr>
            <w:tab/>
          </w:r>
          <w:bookmarkStart w:id="15" w:name="_CTVL0013696537635a145e78dce2bf863b252b6"/>
          <w:r>
            <w:rPr>
              <w:lang w:val="en-GB"/>
            </w:rPr>
            <w:t>Valero, S.; Morin, D.; Inglada, J.; Sepulcre, G.; Arias, M.; Hagolle, O.; Dedieu, G.; Bontemps, S.; Defourny, P.; Koetz, B. Production of a Dynamic Cropland Mask by Processing Remote Sensing Image Series at High Temporal and Spatial Resolutions.</w:t>
          </w:r>
          <w:bookmarkEnd w:id="15"/>
          <w:r>
            <w:rPr>
              <w:lang w:val="en-GB"/>
            </w:rPr>
            <w:t xml:space="preserve"> </w:t>
          </w:r>
          <w:r w:rsidRPr="00BE5A4B">
            <w:rPr>
              <w:i/>
              <w:lang w:val="en-GB"/>
            </w:rPr>
            <w:t>REMOTE SENSING</w:t>
          </w:r>
          <w:r w:rsidRPr="00BE5A4B">
            <w:rPr>
              <w:lang w:val="en-GB"/>
            </w:rPr>
            <w:t xml:space="preserve"> </w:t>
          </w:r>
          <w:r w:rsidRPr="00BE5A4B">
            <w:rPr>
              <w:b/>
              <w:lang w:val="en-GB"/>
            </w:rPr>
            <w:t>2016</w:t>
          </w:r>
          <w:r w:rsidRPr="00BE5A4B">
            <w:rPr>
              <w:lang w:val="en-GB"/>
            </w:rPr>
            <w:t xml:space="preserve">, </w:t>
          </w:r>
          <w:r w:rsidRPr="00BE5A4B">
            <w:rPr>
              <w:i/>
              <w:lang w:val="en-GB"/>
            </w:rPr>
            <w:t>8</w:t>
          </w:r>
          <w:r w:rsidRPr="00BE5A4B">
            <w:rPr>
              <w:lang w:val="en-GB"/>
            </w:rPr>
            <w:t>, 55, doi:10.3390/rs8010055.</w:t>
          </w:r>
        </w:p>
        <w:p w14:paraId="788B0567" w14:textId="77777777" w:rsidR="00BE5A4B" w:rsidRDefault="00BE5A4B" w:rsidP="00BE5A4B">
          <w:pPr>
            <w:pStyle w:val="CitaviBibliographyEntry"/>
            <w:rPr>
              <w:lang w:val="en-GB"/>
            </w:rPr>
          </w:pPr>
          <w:r>
            <w:rPr>
              <w:lang w:val="en-GB"/>
            </w:rPr>
            <w:t>17.</w:t>
          </w:r>
          <w:r>
            <w:rPr>
              <w:lang w:val="en-GB"/>
            </w:rPr>
            <w:tab/>
          </w:r>
          <w:bookmarkStart w:id="16" w:name="_CTVL0017fbaae1b9a02424eb3b740feb363ee6a"/>
          <w:r>
            <w:rPr>
              <w:lang w:val="en-GB"/>
            </w:rPr>
            <w:t>Pazúr, R.; Huber, N.; Weber, D.; Ginzler, C.; Price, B. A national extent map of cropland and grassland for Switzerland based on Sentinel-2 data.</w:t>
          </w:r>
          <w:bookmarkEnd w:id="16"/>
          <w:r>
            <w:rPr>
              <w:lang w:val="en-GB"/>
            </w:rPr>
            <w:t xml:space="preserve"> </w:t>
          </w:r>
          <w:r w:rsidRPr="00BE5A4B">
            <w:rPr>
              <w:i/>
              <w:lang w:val="en-GB"/>
            </w:rPr>
            <w:t>Earth Syst. Sci. Data</w:t>
          </w:r>
          <w:r w:rsidRPr="00BE5A4B">
            <w:rPr>
              <w:lang w:val="en-GB"/>
            </w:rPr>
            <w:t xml:space="preserve"> </w:t>
          </w:r>
          <w:r w:rsidRPr="00BE5A4B">
            <w:rPr>
              <w:b/>
              <w:lang w:val="en-GB"/>
            </w:rPr>
            <w:t>2022</w:t>
          </w:r>
          <w:r w:rsidRPr="00BE5A4B">
            <w:rPr>
              <w:lang w:val="en-GB"/>
            </w:rPr>
            <w:t xml:space="preserve">, </w:t>
          </w:r>
          <w:r w:rsidRPr="00BE5A4B">
            <w:rPr>
              <w:i/>
              <w:lang w:val="en-GB"/>
            </w:rPr>
            <w:t>14</w:t>
          </w:r>
          <w:r w:rsidRPr="00BE5A4B">
            <w:rPr>
              <w:lang w:val="en-GB"/>
            </w:rPr>
            <w:t>, 295–305, doi:10.5194/essd-14-295-2022.</w:t>
          </w:r>
        </w:p>
        <w:p w14:paraId="0CC03ABF" w14:textId="77777777" w:rsidR="00BE5A4B" w:rsidRDefault="00BE5A4B" w:rsidP="00BE5A4B">
          <w:pPr>
            <w:pStyle w:val="CitaviBibliographyEntry"/>
            <w:rPr>
              <w:lang w:val="en-GB"/>
            </w:rPr>
          </w:pPr>
          <w:r>
            <w:rPr>
              <w:lang w:val="en-GB"/>
            </w:rPr>
            <w:t>18.</w:t>
          </w:r>
          <w:r>
            <w:rPr>
              <w:lang w:val="en-GB"/>
            </w:rPr>
            <w:tab/>
          </w:r>
          <w:bookmarkStart w:id="17" w:name="_CTVL0013f7b8609f9ec41fda2073cc6d5ac4a5d"/>
          <w:r>
            <w:rPr>
              <w:lang w:val="en-GB"/>
            </w:rPr>
            <w:t>Xiong, J.; Thenkabail, P.; Tilton, J.; Gumma, M.; Teluguntla, P.; Oliphant, A.; Congalton, R.; Yadav, K.; Gorelick, N. Nominal 30-m Cropland Extent Map of Continental Africa by Integrating Pixel-Based and Object-Based Algorithms Using Sentinel-2 and Landsat-8 Data on Google Earth Engine.</w:t>
          </w:r>
          <w:bookmarkEnd w:id="17"/>
          <w:r>
            <w:rPr>
              <w:lang w:val="en-GB"/>
            </w:rPr>
            <w:t xml:space="preserve"> </w:t>
          </w:r>
          <w:r w:rsidRPr="00BE5A4B">
            <w:rPr>
              <w:i/>
              <w:lang w:val="en-GB"/>
            </w:rPr>
            <w:t>REMOTE SENSING</w:t>
          </w:r>
          <w:r w:rsidRPr="00BE5A4B">
            <w:rPr>
              <w:lang w:val="en-GB"/>
            </w:rPr>
            <w:t xml:space="preserve"> </w:t>
          </w:r>
          <w:r w:rsidRPr="00BE5A4B">
            <w:rPr>
              <w:b/>
              <w:lang w:val="en-GB"/>
            </w:rPr>
            <w:t>2017</w:t>
          </w:r>
          <w:r w:rsidRPr="00BE5A4B">
            <w:rPr>
              <w:lang w:val="en-GB"/>
            </w:rPr>
            <w:t xml:space="preserve">, </w:t>
          </w:r>
          <w:r w:rsidRPr="00BE5A4B">
            <w:rPr>
              <w:i/>
              <w:lang w:val="en-GB"/>
            </w:rPr>
            <w:t>9</w:t>
          </w:r>
          <w:r w:rsidRPr="00BE5A4B">
            <w:rPr>
              <w:lang w:val="en-GB"/>
            </w:rPr>
            <w:t>, 1065, doi:10.3390/rs9101065.</w:t>
          </w:r>
        </w:p>
        <w:p w14:paraId="650EBD83" w14:textId="77777777" w:rsidR="00BE5A4B" w:rsidRDefault="00BE5A4B" w:rsidP="00BE5A4B">
          <w:pPr>
            <w:pStyle w:val="CitaviBibliographyEntry"/>
            <w:rPr>
              <w:lang w:val="en-GB"/>
            </w:rPr>
          </w:pPr>
          <w:r>
            <w:rPr>
              <w:lang w:val="en-GB"/>
            </w:rPr>
            <w:t>19.</w:t>
          </w:r>
          <w:r>
            <w:rPr>
              <w:lang w:val="en-GB"/>
            </w:rPr>
            <w:tab/>
          </w:r>
          <w:bookmarkStart w:id="18" w:name="_CTVL0010255aa757240462284384addf01964a0"/>
          <w:r>
            <w:rPr>
              <w:lang w:val="en-GB"/>
            </w:rPr>
            <w:t>Mashaba-Munghemezulu, Z.; Chirima, G.J.; Munghemezulu, C. Delineating Smallholder Maize Farms from Sentinel-1 Coupled with Sentinel-2 Data Using Machine Learning.</w:t>
          </w:r>
          <w:bookmarkEnd w:id="18"/>
          <w:r>
            <w:rPr>
              <w:lang w:val="en-GB"/>
            </w:rPr>
            <w:t xml:space="preserve"> </w:t>
          </w:r>
          <w:r w:rsidRPr="00BE5A4B">
            <w:rPr>
              <w:i/>
              <w:lang w:val="en-GB"/>
            </w:rPr>
            <w:t>Sustainability</w:t>
          </w:r>
          <w:r w:rsidRPr="00BE5A4B">
            <w:rPr>
              <w:lang w:val="en-GB"/>
            </w:rPr>
            <w:t xml:space="preserve"> </w:t>
          </w:r>
          <w:r w:rsidRPr="00BE5A4B">
            <w:rPr>
              <w:b/>
              <w:lang w:val="en-GB"/>
            </w:rPr>
            <w:t>2021</w:t>
          </w:r>
          <w:r w:rsidRPr="00BE5A4B">
            <w:rPr>
              <w:lang w:val="en-GB"/>
            </w:rPr>
            <w:t xml:space="preserve">, </w:t>
          </w:r>
          <w:r w:rsidRPr="00BE5A4B">
            <w:rPr>
              <w:i/>
              <w:lang w:val="en-GB"/>
            </w:rPr>
            <w:t>13</w:t>
          </w:r>
          <w:r w:rsidRPr="00BE5A4B">
            <w:rPr>
              <w:lang w:val="en-GB"/>
            </w:rPr>
            <w:t>, 4728, doi:10.3390/su13094728.</w:t>
          </w:r>
        </w:p>
        <w:p w14:paraId="0FE6B8AA" w14:textId="77777777" w:rsidR="00BE5A4B" w:rsidRDefault="00BE5A4B" w:rsidP="00BE5A4B">
          <w:pPr>
            <w:pStyle w:val="CitaviBibliographyEntry"/>
            <w:rPr>
              <w:lang w:val="en-GB"/>
            </w:rPr>
          </w:pPr>
          <w:r>
            <w:rPr>
              <w:lang w:val="en-GB"/>
            </w:rPr>
            <w:lastRenderedPageBreak/>
            <w:t>20.</w:t>
          </w:r>
          <w:r>
            <w:rPr>
              <w:lang w:val="en-GB"/>
            </w:rPr>
            <w:tab/>
          </w:r>
          <w:bookmarkStart w:id="19" w:name="_CTVL001c37ed704ab0f4d678d84e020e6ed14df"/>
          <w:r>
            <w:rPr>
              <w:lang w:val="en-GB"/>
            </w:rPr>
            <w:t>van Tricht, K.; Gobin, A.; Gilliams, S.; Piccard, I. Synergistic Use of Radar Sentinel-1 and Optical Sentinel-2 Imagery for Crop Mapping: A Case Study for Belgium.</w:t>
          </w:r>
          <w:bookmarkEnd w:id="19"/>
          <w:r>
            <w:rPr>
              <w:lang w:val="en-GB"/>
            </w:rPr>
            <w:t xml:space="preserve"> </w:t>
          </w:r>
          <w:r w:rsidRPr="00BE5A4B">
            <w:rPr>
              <w:i/>
              <w:lang w:val="en-GB"/>
            </w:rPr>
            <w:t>REMOTE SENSING</w:t>
          </w:r>
          <w:r w:rsidRPr="00BE5A4B">
            <w:rPr>
              <w:lang w:val="en-GB"/>
            </w:rPr>
            <w:t xml:space="preserve"> </w:t>
          </w:r>
          <w:r w:rsidRPr="00BE5A4B">
            <w:rPr>
              <w:b/>
              <w:lang w:val="en-GB"/>
            </w:rPr>
            <w:t>2018</w:t>
          </w:r>
          <w:r w:rsidRPr="00BE5A4B">
            <w:rPr>
              <w:lang w:val="en-GB"/>
            </w:rPr>
            <w:t xml:space="preserve">, </w:t>
          </w:r>
          <w:r w:rsidRPr="00BE5A4B">
            <w:rPr>
              <w:i/>
              <w:lang w:val="en-GB"/>
            </w:rPr>
            <w:t>10</w:t>
          </w:r>
          <w:r w:rsidRPr="00BE5A4B">
            <w:rPr>
              <w:lang w:val="en-GB"/>
            </w:rPr>
            <w:t>, 1642, doi:10.3390/rs10101642.</w:t>
          </w:r>
        </w:p>
        <w:p w14:paraId="13B30BA3" w14:textId="77777777" w:rsidR="00BE5A4B" w:rsidRDefault="00BE5A4B" w:rsidP="00BE5A4B">
          <w:pPr>
            <w:pStyle w:val="CitaviBibliographyEntry"/>
            <w:rPr>
              <w:lang w:val="en-GB"/>
            </w:rPr>
          </w:pPr>
          <w:r>
            <w:rPr>
              <w:lang w:val="en-GB"/>
            </w:rPr>
            <w:t>21.</w:t>
          </w:r>
          <w:r>
            <w:rPr>
              <w:lang w:val="en-GB"/>
            </w:rPr>
            <w:tab/>
          </w:r>
          <w:bookmarkStart w:id="20" w:name="_CTVL001d09893dccb5549268ffe0c8f2a3ca784"/>
          <w:r>
            <w:rPr>
              <w:lang w:val="en-GB"/>
            </w:rPr>
            <w:t>Jia, K.; Liang, S.; Zhang, N.; Wei, X.; Gu, X.; Zhao, X.; Yao, Y.; Xie, X. Land cover classification of finer resolution remote sensing data integrating temporal features from time series coarser resolution data.</w:t>
          </w:r>
          <w:bookmarkEnd w:id="20"/>
          <w:r>
            <w:rPr>
              <w:lang w:val="en-GB"/>
            </w:rPr>
            <w:t xml:space="preserve"> </w:t>
          </w:r>
          <w:r w:rsidRPr="00BE5A4B">
            <w:rPr>
              <w:i/>
              <w:lang w:val="en-GB"/>
            </w:rPr>
            <w:t>ISPRS Journal of Photogrammetry and Remote Sensing</w:t>
          </w:r>
          <w:r w:rsidRPr="00BE5A4B">
            <w:rPr>
              <w:lang w:val="en-GB"/>
            </w:rPr>
            <w:t xml:space="preserve"> </w:t>
          </w:r>
          <w:r w:rsidRPr="00BE5A4B">
            <w:rPr>
              <w:b/>
              <w:lang w:val="en-GB"/>
            </w:rPr>
            <w:t>2014</w:t>
          </w:r>
          <w:r w:rsidRPr="00BE5A4B">
            <w:rPr>
              <w:lang w:val="en-GB"/>
            </w:rPr>
            <w:t xml:space="preserve">, </w:t>
          </w:r>
          <w:r w:rsidRPr="00BE5A4B">
            <w:rPr>
              <w:i/>
              <w:lang w:val="en-GB"/>
            </w:rPr>
            <w:t>93</w:t>
          </w:r>
          <w:r w:rsidRPr="00BE5A4B">
            <w:rPr>
              <w:lang w:val="en-GB"/>
            </w:rPr>
            <w:t>, 49–55, doi:10.1016/j.isprsjprs.2014.04.004.</w:t>
          </w:r>
        </w:p>
        <w:p w14:paraId="29FCCC69" w14:textId="77777777" w:rsidR="00BE5A4B" w:rsidRDefault="00BE5A4B" w:rsidP="00BE5A4B">
          <w:pPr>
            <w:pStyle w:val="CitaviBibliographyEntry"/>
            <w:rPr>
              <w:lang w:val="en-GB"/>
            </w:rPr>
          </w:pPr>
          <w:r>
            <w:rPr>
              <w:lang w:val="en-GB"/>
            </w:rPr>
            <w:t>22.</w:t>
          </w:r>
          <w:r>
            <w:rPr>
              <w:lang w:val="en-GB"/>
            </w:rPr>
            <w:tab/>
          </w:r>
          <w:bookmarkStart w:id="21" w:name="_CTVL0018cccd7800d2d465ebff7677dd49d3943"/>
          <w:r>
            <w:rPr>
              <w:lang w:val="en-GB"/>
            </w:rPr>
            <w:t>Solano-Correa, Y.T.; Bovolo, F.; Bruzzone, L.; Fernandez-Prieto, D. A Method for the Analysis of Small Crop Fields in Sentinel-2 Dense Time Series.</w:t>
          </w:r>
          <w:bookmarkEnd w:id="21"/>
          <w:r>
            <w:rPr>
              <w:lang w:val="en-GB"/>
            </w:rPr>
            <w:t xml:space="preserve"> </w:t>
          </w:r>
          <w:r w:rsidRPr="00BE5A4B">
            <w:rPr>
              <w:i/>
              <w:lang w:val="en-GB"/>
            </w:rPr>
            <w:t>IEEE TRANSACTIONS ON GEOSCIENCE AND REMOTE SENSING</w:t>
          </w:r>
          <w:r w:rsidRPr="00BE5A4B">
            <w:rPr>
              <w:lang w:val="en-GB"/>
            </w:rPr>
            <w:t xml:space="preserve"> </w:t>
          </w:r>
          <w:r w:rsidRPr="00BE5A4B">
            <w:rPr>
              <w:b/>
              <w:lang w:val="en-GB"/>
            </w:rPr>
            <w:t>2020</w:t>
          </w:r>
          <w:r w:rsidRPr="00BE5A4B">
            <w:rPr>
              <w:lang w:val="en-GB"/>
            </w:rPr>
            <w:t xml:space="preserve">, </w:t>
          </w:r>
          <w:r w:rsidRPr="00BE5A4B">
            <w:rPr>
              <w:i/>
              <w:lang w:val="en-GB"/>
            </w:rPr>
            <w:t>58</w:t>
          </w:r>
          <w:r w:rsidRPr="00BE5A4B">
            <w:rPr>
              <w:lang w:val="en-GB"/>
            </w:rPr>
            <w:t>, 2150–2164, doi:10.1109/TGRS.2019.2953652.</w:t>
          </w:r>
        </w:p>
        <w:p w14:paraId="2510FC50" w14:textId="4B48695A" w:rsidR="0049305D" w:rsidRDefault="00BE5A4B" w:rsidP="00BE5A4B">
          <w:pPr>
            <w:pStyle w:val="CitaviBibliographyEntry"/>
            <w:rPr>
              <w:lang w:val="en-GB"/>
            </w:rPr>
          </w:pPr>
          <w:r>
            <w:rPr>
              <w:lang w:val="en-GB"/>
            </w:rPr>
            <w:t>23.</w:t>
          </w:r>
          <w:r>
            <w:rPr>
              <w:lang w:val="en-GB"/>
            </w:rPr>
            <w:tab/>
          </w:r>
          <w:bookmarkStart w:id="22" w:name="_CTVL00192f026e521bf439db7432bb5f3f8d154"/>
          <w:r>
            <w:rPr>
              <w:lang w:val="en-GB"/>
            </w:rPr>
            <w:t>Tetteh, G.O.; Gocht, A.; Erasmi, S.; Schwieder, M.; Conrad, C. Evaluation of Sentinel-1 and Sentinel-2 Feature Sets for Delineating Agricultural Fields in Heterogeneous Landscapes.</w:t>
          </w:r>
          <w:bookmarkEnd w:id="22"/>
          <w:r>
            <w:rPr>
              <w:lang w:val="en-GB"/>
            </w:rPr>
            <w:t xml:space="preserve"> </w:t>
          </w:r>
          <w:r w:rsidRPr="00BE5A4B">
            <w:rPr>
              <w:i/>
              <w:lang w:val="en-GB"/>
            </w:rPr>
            <w:t>IEEE Access</w:t>
          </w:r>
          <w:r w:rsidRPr="00BE5A4B">
            <w:rPr>
              <w:lang w:val="en-GB"/>
            </w:rPr>
            <w:t xml:space="preserve"> </w:t>
          </w:r>
          <w:r w:rsidRPr="00BE5A4B">
            <w:rPr>
              <w:b/>
              <w:lang w:val="en-GB"/>
            </w:rPr>
            <w:t>2021</w:t>
          </w:r>
          <w:r w:rsidRPr="00BE5A4B">
            <w:rPr>
              <w:lang w:val="en-GB"/>
            </w:rPr>
            <w:t xml:space="preserve">, </w:t>
          </w:r>
          <w:r w:rsidRPr="00BE5A4B">
            <w:rPr>
              <w:i/>
              <w:lang w:val="en-GB"/>
            </w:rPr>
            <w:t>9</w:t>
          </w:r>
          <w:r w:rsidRPr="00BE5A4B">
            <w:rPr>
              <w:lang w:val="en-GB"/>
            </w:rPr>
            <w:t>, 116702–116719, doi:10.1109/ACCESS.2021.3105903.</w:t>
          </w:r>
          <w:r w:rsidR="0049305D">
            <w:rPr>
              <w:lang w:val="en-GB"/>
            </w:rPr>
            <w:fldChar w:fldCharType="end"/>
          </w:r>
        </w:p>
      </w:sdtContent>
    </w:sdt>
    <w:p w14:paraId="659645FE" w14:textId="77777777" w:rsidR="0049305D" w:rsidRPr="007C0567" w:rsidRDefault="0049305D" w:rsidP="0049305D">
      <w:pPr>
        <w:rPr>
          <w:lang w:val="en-GB"/>
        </w:rPr>
      </w:pPr>
    </w:p>
    <w:sectPr w:rsidR="0049305D" w:rsidRPr="007C0567">
      <w:head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9128F" w14:textId="77777777" w:rsidR="0088383E" w:rsidRDefault="0088383E" w:rsidP="00641BB4">
      <w:pPr>
        <w:spacing w:after="0" w:line="240" w:lineRule="auto"/>
      </w:pPr>
      <w:r>
        <w:separator/>
      </w:r>
    </w:p>
  </w:endnote>
  <w:endnote w:type="continuationSeparator" w:id="0">
    <w:p w14:paraId="1B3934AF" w14:textId="77777777" w:rsidR="0088383E" w:rsidRDefault="0088383E" w:rsidP="00641B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5FD44" w14:textId="77777777" w:rsidR="0088383E" w:rsidRDefault="0088383E" w:rsidP="00641BB4">
      <w:pPr>
        <w:spacing w:after="0" w:line="240" w:lineRule="auto"/>
      </w:pPr>
      <w:r>
        <w:separator/>
      </w:r>
    </w:p>
  </w:footnote>
  <w:footnote w:type="continuationSeparator" w:id="0">
    <w:p w14:paraId="0262BFDB" w14:textId="77777777" w:rsidR="0088383E" w:rsidRDefault="0088383E" w:rsidP="00641B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2CBDC" w14:textId="65D8B2B2" w:rsidR="007C0567" w:rsidRPr="00641BB4" w:rsidRDefault="007C0567">
    <w:pPr>
      <w:pStyle w:val="Kopfzeile"/>
      <w:rPr>
        <w:lang w:val="en-GB"/>
      </w:rPr>
    </w:pPr>
    <w:r>
      <w:rPr>
        <w:lang w:val="en-GB"/>
      </w:rPr>
      <w:t>Felix Kroeber</w:t>
    </w:r>
    <w:r w:rsidR="00641BB4">
      <w:ptab w:relativeTo="margin" w:alignment="center" w:leader="none"/>
    </w:r>
    <w:r w:rsidR="00641BB4">
      <w:ptab w:relativeTo="margin" w:alignment="right" w:leader="none"/>
    </w:r>
    <w:r>
      <w:rPr>
        <w:lang w:val="en-GB"/>
      </w:rPr>
      <w:t>Jun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C6466"/>
    <w:multiLevelType w:val="hybridMultilevel"/>
    <w:tmpl w:val="BBB46412"/>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2D073A6"/>
    <w:multiLevelType w:val="hybridMultilevel"/>
    <w:tmpl w:val="0F1C22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6BD08E6"/>
    <w:multiLevelType w:val="hybridMultilevel"/>
    <w:tmpl w:val="3F563D6A"/>
    <w:lvl w:ilvl="0" w:tplc="70DADCC6">
      <w:start w:val="1"/>
      <w:numFmt w:val="lowerLetter"/>
      <w:lvlText w:val="%1.)"/>
      <w:lvlJc w:val="left"/>
      <w:pPr>
        <w:ind w:left="786" w:hanging="360"/>
      </w:pPr>
      <w:rPr>
        <w:rFonts w:hint="default"/>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3" w15:restartNumberingAfterBreak="0">
    <w:nsid w:val="1C37199A"/>
    <w:multiLevelType w:val="hybridMultilevel"/>
    <w:tmpl w:val="4772462E"/>
    <w:lvl w:ilvl="0" w:tplc="88EA05F8">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C4A4DB6"/>
    <w:multiLevelType w:val="hybridMultilevel"/>
    <w:tmpl w:val="A37E8D86"/>
    <w:lvl w:ilvl="0" w:tplc="CBB0CBFA">
      <w:start w:val="1"/>
      <w:numFmt w:val="bullet"/>
      <w:pStyle w:val="CitaviBibliographySubheading8"/>
      <w:lvlText w:val="o"/>
      <w:lvlJc w:val="left"/>
      <w:pPr>
        <w:ind w:left="1506" w:hanging="360"/>
      </w:pPr>
      <w:rPr>
        <w:rFonts w:ascii="Courier New" w:hAnsi="Courier New" w:cs="Courier New" w:hint="default"/>
      </w:rPr>
    </w:lvl>
    <w:lvl w:ilvl="1" w:tplc="04070003" w:tentative="1">
      <w:start w:val="1"/>
      <w:numFmt w:val="bullet"/>
      <w:lvlText w:val="o"/>
      <w:lvlJc w:val="left"/>
      <w:pPr>
        <w:ind w:left="2226" w:hanging="360"/>
      </w:pPr>
      <w:rPr>
        <w:rFonts w:ascii="Courier New" w:hAnsi="Courier New" w:cs="Courier New" w:hint="default"/>
      </w:rPr>
    </w:lvl>
    <w:lvl w:ilvl="2" w:tplc="04070005" w:tentative="1">
      <w:start w:val="1"/>
      <w:numFmt w:val="bullet"/>
      <w:lvlText w:val=""/>
      <w:lvlJc w:val="left"/>
      <w:pPr>
        <w:ind w:left="2946" w:hanging="360"/>
      </w:pPr>
      <w:rPr>
        <w:rFonts w:ascii="Wingdings" w:hAnsi="Wingdings" w:hint="default"/>
      </w:rPr>
    </w:lvl>
    <w:lvl w:ilvl="3" w:tplc="04070001" w:tentative="1">
      <w:start w:val="1"/>
      <w:numFmt w:val="bullet"/>
      <w:lvlText w:val=""/>
      <w:lvlJc w:val="left"/>
      <w:pPr>
        <w:ind w:left="3666" w:hanging="360"/>
      </w:pPr>
      <w:rPr>
        <w:rFonts w:ascii="Symbol" w:hAnsi="Symbol" w:hint="default"/>
      </w:rPr>
    </w:lvl>
    <w:lvl w:ilvl="4" w:tplc="04070003" w:tentative="1">
      <w:start w:val="1"/>
      <w:numFmt w:val="bullet"/>
      <w:lvlText w:val="o"/>
      <w:lvlJc w:val="left"/>
      <w:pPr>
        <w:ind w:left="4386" w:hanging="360"/>
      </w:pPr>
      <w:rPr>
        <w:rFonts w:ascii="Courier New" w:hAnsi="Courier New" w:cs="Courier New" w:hint="default"/>
      </w:rPr>
    </w:lvl>
    <w:lvl w:ilvl="5" w:tplc="04070005" w:tentative="1">
      <w:start w:val="1"/>
      <w:numFmt w:val="bullet"/>
      <w:lvlText w:val=""/>
      <w:lvlJc w:val="left"/>
      <w:pPr>
        <w:ind w:left="5106" w:hanging="360"/>
      </w:pPr>
      <w:rPr>
        <w:rFonts w:ascii="Wingdings" w:hAnsi="Wingdings" w:hint="default"/>
      </w:rPr>
    </w:lvl>
    <w:lvl w:ilvl="6" w:tplc="04070001" w:tentative="1">
      <w:start w:val="1"/>
      <w:numFmt w:val="bullet"/>
      <w:lvlText w:val=""/>
      <w:lvlJc w:val="left"/>
      <w:pPr>
        <w:ind w:left="5826" w:hanging="360"/>
      </w:pPr>
      <w:rPr>
        <w:rFonts w:ascii="Symbol" w:hAnsi="Symbol" w:hint="default"/>
      </w:rPr>
    </w:lvl>
    <w:lvl w:ilvl="7" w:tplc="04070003" w:tentative="1">
      <w:start w:val="1"/>
      <w:numFmt w:val="bullet"/>
      <w:lvlText w:val="o"/>
      <w:lvlJc w:val="left"/>
      <w:pPr>
        <w:ind w:left="6546" w:hanging="360"/>
      </w:pPr>
      <w:rPr>
        <w:rFonts w:ascii="Courier New" w:hAnsi="Courier New" w:cs="Courier New" w:hint="default"/>
      </w:rPr>
    </w:lvl>
    <w:lvl w:ilvl="8" w:tplc="04070005" w:tentative="1">
      <w:start w:val="1"/>
      <w:numFmt w:val="bullet"/>
      <w:lvlText w:val=""/>
      <w:lvlJc w:val="left"/>
      <w:pPr>
        <w:ind w:left="7266" w:hanging="360"/>
      </w:pPr>
      <w:rPr>
        <w:rFonts w:ascii="Wingdings" w:hAnsi="Wingdings" w:hint="default"/>
      </w:rPr>
    </w:lvl>
  </w:abstractNum>
  <w:abstractNum w:abstractNumId="5" w15:restartNumberingAfterBreak="0">
    <w:nsid w:val="377534CD"/>
    <w:multiLevelType w:val="hybridMultilevel"/>
    <w:tmpl w:val="95742634"/>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AC62AB"/>
    <w:multiLevelType w:val="hybridMultilevel"/>
    <w:tmpl w:val="D7125E1C"/>
    <w:lvl w:ilvl="0" w:tplc="21C62250">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D6028B84">
      <w:start w:val="1"/>
      <w:numFmt w:val="bullet"/>
      <w:lvlText w:val=""/>
      <w:lvlJc w:val="left"/>
      <w:pPr>
        <w:ind w:left="3600" w:hanging="360"/>
      </w:pPr>
      <w:rPr>
        <w:rFonts w:ascii="Wingdings" w:eastAsiaTheme="minorHAnsi" w:hAnsi="Wingdings" w:cstheme="minorBidi" w:hint="default"/>
        <w:u w:val="none"/>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00514B"/>
    <w:multiLevelType w:val="hybridMultilevel"/>
    <w:tmpl w:val="0DAA7748"/>
    <w:lvl w:ilvl="0" w:tplc="96BEA07A">
      <w:start w:val="2"/>
      <w:numFmt w:val="bullet"/>
      <w:lvlText w:val=""/>
      <w:lvlJc w:val="left"/>
      <w:pPr>
        <w:ind w:left="216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A7E0A7C"/>
    <w:multiLevelType w:val="hybridMultilevel"/>
    <w:tmpl w:val="1A885792"/>
    <w:lvl w:ilvl="0" w:tplc="426C740A">
      <w:start w:val="1"/>
      <w:numFmt w:val="upperRoman"/>
      <w:lvlText w:val="%1."/>
      <w:lvlJc w:val="left"/>
      <w:pPr>
        <w:ind w:left="1080" w:hanging="72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F5E1ED5"/>
    <w:multiLevelType w:val="hybridMultilevel"/>
    <w:tmpl w:val="172AE798"/>
    <w:lvl w:ilvl="0" w:tplc="04070003">
      <w:start w:val="1"/>
      <w:numFmt w:val="bullet"/>
      <w:lvlText w:val="o"/>
      <w:lvlJc w:val="left"/>
      <w:pPr>
        <w:ind w:left="1506" w:hanging="360"/>
      </w:pPr>
      <w:rPr>
        <w:rFonts w:ascii="Courier New" w:hAnsi="Courier New" w:cs="Courier New" w:hint="default"/>
      </w:rPr>
    </w:lvl>
    <w:lvl w:ilvl="1" w:tplc="04070003" w:tentative="1">
      <w:start w:val="1"/>
      <w:numFmt w:val="bullet"/>
      <w:lvlText w:val="o"/>
      <w:lvlJc w:val="left"/>
      <w:pPr>
        <w:ind w:left="2226" w:hanging="360"/>
      </w:pPr>
      <w:rPr>
        <w:rFonts w:ascii="Courier New" w:hAnsi="Courier New" w:cs="Courier New" w:hint="default"/>
      </w:rPr>
    </w:lvl>
    <w:lvl w:ilvl="2" w:tplc="04070005" w:tentative="1">
      <w:start w:val="1"/>
      <w:numFmt w:val="bullet"/>
      <w:lvlText w:val=""/>
      <w:lvlJc w:val="left"/>
      <w:pPr>
        <w:ind w:left="2946" w:hanging="360"/>
      </w:pPr>
      <w:rPr>
        <w:rFonts w:ascii="Wingdings" w:hAnsi="Wingdings" w:hint="default"/>
      </w:rPr>
    </w:lvl>
    <w:lvl w:ilvl="3" w:tplc="04070001" w:tentative="1">
      <w:start w:val="1"/>
      <w:numFmt w:val="bullet"/>
      <w:lvlText w:val=""/>
      <w:lvlJc w:val="left"/>
      <w:pPr>
        <w:ind w:left="3666" w:hanging="360"/>
      </w:pPr>
      <w:rPr>
        <w:rFonts w:ascii="Symbol" w:hAnsi="Symbol" w:hint="default"/>
      </w:rPr>
    </w:lvl>
    <w:lvl w:ilvl="4" w:tplc="04070003" w:tentative="1">
      <w:start w:val="1"/>
      <w:numFmt w:val="bullet"/>
      <w:lvlText w:val="o"/>
      <w:lvlJc w:val="left"/>
      <w:pPr>
        <w:ind w:left="4386" w:hanging="360"/>
      </w:pPr>
      <w:rPr>
        <w:rFonts w:ascii="Courier New" w:hAnsi="Courier New" w:cs="Courier New" w:hint="default"/>
      </w:rPr>
    </w:lvl>
    <w:lvl w:ilvl="5" w:tplc="04070005" w:tentative="1">
      <w:start w:val="1"/>
      <w:numFmt w:val="bullet"/>
      <w:lvlText w:val=""/>
      <w:lvlJc w:val="left"/>
      <w:pPr>
        <w:ind w:left="5106" w:hanging="360"/>
      </w:pPr>
      <w:rPr>
        <w:rFonts w:ascii="Wingdings" w:hAnsi="Wingdings" w:hint="default"/>
      </w:rPr>
    </w:lvl>
    <w:lvl w:ilvl="6" w:tplc="04070001" w:tentative="1">
      <w:start w:val="1"/>
      <w:numFmt w:val="bullet"/>
      <w:lvlText w:val=""/>
      <w:lvlJc w:val="left"/>
      <w:pPr>
        <w:ind w:left="5826" w:hanging="360"/>
      </w:pPr>
      <w:rPr>
        <w:rFonts w:ascii="Symbol" w:hAnsi="Symbol" w:hint="default"/>
      </w:rPr>
    </w:lvl>
    <w:lvl w:ilvl="7" w:tplc="04070003" w:tentative="1">
      <w:start w:val="1"/>
      <w:numFmt w:val="bullet"/>
      <w:lvlText w:val="o"/>
      <w:lvlJc w:val="left"/>
      <w:pPr>
        <w:ind w:left="6546" w:hanging="360"/>
      </w:pPr>
      <w:rPr>
        <w:rFonts w:ascii="Courier New" w:hAnsi="Courier New" w:cs="Courier New" w:hint="default"/>
      </w:rPr>
    </w:lvl>
    <w:lvl w:ilvl="8" w:tplc="04070005" w:tentative="1">
      <w:start w:val="1"/>
      <w:numFmt w:val="bullet"/>
      <w:lvlText w:val=""/>
      <w:lvlJc w:val="left"/>
      <w:pPr>
        <w:ind w:left="7266" w:hanging="360"/>
      </w:pPr>
      <w:rPr>
        <w:rFonts w:ascii="Wingdings" w:hAnsi="Wingdings" w:hint="default"/>
      </w:rPr>
    </w:lvl>
  </w:abstractNum>
  <w:abstractNum w:abstractNumId="10" w15:restartNumberingAfterBreak="0">
    <w:nsid w:val="568E5B5E"/>
    <w:multiLevelType w:val="hybridMultilevel"/>
    <w:tmpl w:val="BA4A63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D4B5756"/>
    <w:multiLevelType w:val="hybridMultilevel"/>
    <w:tmpl w:val="8794D6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7BC7063"/>
    <w:multiLevelType w:val="hybridMultilevel"/>
    <w:tmpl w:val="5202660C"/>
    <w:lvl w:ilvl="0" w:tplc="2E72456A">
      <w:start w:val="1"/>
      <w:numFmt w:val="lowerLetter"/>
      <w:lvlText w:val="%1.)"/>
      <w:lvlJc w:val="left"/>
      <w:pPr>
        <w:ind w:left="786" w:hanging="360"/>
      </w:pPr>
      <w:rPr>
        <w:rFonts w:hint="default"/>
      </w:rPr>
    </w:lvl>
    <w:lvl w:ilvl="1" w:tplc="04070019">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num w:numId="1" w16cid:durableId="1100183767">
    <w:abstractNumId w:val="11"/>
  </w:num>
  <w:num w:numId="2" w16cid:durableId="474419947">
    <w:abstractNumId w:val="8"/>
  </w:num>
  <w:num w:numId="3" w16cid:durableId="1336767287">
    <w:abstractNumId w:val="7"/>
  </w:num>
  <w:num w:numId="4" w16cid:durableId="982782013">
    <w:abstractNumId w:val="1"/>
  </w:num>
  <w:num w:numId="5" w16cid:durableId="439032036">
    <w:abstractNumId w:val="6"/>
  </w:num>
  <w:num w:numId="6" w16cid:durableId="116721930">
    <w:abstractNumId w:val="0"/>
  </w:num>
  <w:num w:numId="7" w16cid:durableId="944462034">
    <w:abstractNumId w:val="2"/>
  </w:num>
  <w:num w:numId="8" w16cid:durableId="1695112481">
    <w:abstractNumId w:val="12"/>
  </w:num>
  <w:num w:numId="9" w16cid:durableId="1811819340">
    <w:abstractNumId w:val="4"/>
  </w:num>
  <w:num w:numId="10" w16cid:durableId="1863666674">
    <w:abstractNumId w:val="9"/>
  </w:num>
  <w:num w:numId="11" w16cid:durableId="784663165">
    <w:abstractNumId w:val="5"/>
  </w:num>
  <w:num w:numId="12" w16cid:durableId="153574554">
    <w:abstractNumId w:val="3"/>
  </w:num>
  <w:num w:numId="13" w16cid:durableId="135064359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BB4"/>
    <w:rsid w:val="000211CE"/>
    <w:rsid w:val="00026E81"/>
    <w:rsid w:val="00033D22"/>
    <w:rsid w:val="0004552D"/>
    <w:rsid w:val="00054CCA"/>
    <w:rsid w:val="00065889"/>
    <w:rsid w:val="00073903"/>
    <w:rsid w:val="0007771A"/>
    <w:rsid w:val="00087B5B"/>
    <w:rsid w:val="000908DD"/>
    <w:rsid w:val="000A16AB"/>
    <w:rsid w:val="000A35ED"/>
    <w:rsid w:val="000B379A"/>
    <w:rsid w:val="000C06C7"/>
    <w:rsid w:val="000F713F"/>
    <w:rsid w:val="00103EEA"/>
    <w:rsid w:val="00103F24"/>
    <w:rsid w:val="00111599"/>
    <w:rsid w:val="0011608C"/>
    <w:rsid w:val="00126EC2"/>
    <w:rsid w:val="00132715"/>
    <w:rsid w:val="00132786"/>
    <w:rsid w:val="00161C7E"/>
    <w:rsid w:val="00184123"/>
    <w:rsid w:val="00186A7D"/>
    <w:rsid w:val="001B2223"/>
    <w:rsid w:val="001B2578"/>
    <w:rsid w:val="001B4FD8"/>
    <w:rsid w:val="001B6EE9"/>
    <w:rsid w:val="001C1C9A"/>
    <w:rsid w:val="001D3674"/>
    <w:rsid w:val="00216909"/>
    <w:rsid w:val="00220500"/>
    <w:rsid w:val="00255D53"/>
    <w:rsid w:val="0025651B"/>
    <w:rsid w:val="0026707D"/>
    <w:rsid w:val="002910C7"/>
    <w:rsid w:val="002B246A"/>
    <w:rsid w:val="002B40B1"/>
    <w:rsid w:val="002C457C"/>
    <w:rsid w:val="002D01E9"/>
    <w:rsid w:val="002D0887"/>
    <w:rsid w:val="002D50B4"/>
    <w:rsid w:val="002F38A4"/>
    <w:rsid w:val="002F4844"/>
    <w:rsid w:val="00353323"/>
    <w:rsid w:val="00357502"/>
    <w:rsid w:val="0036360A"/>
    <w:rsid w:val="00364AB8"/>
    <w:rsid w:val="00365C14"/>
    <w:rsid w:val="00367EB3"/>
    <w:rsid w:val="00370713"/>
    <w:rsid w:val="0037761D"/>
    <w:rsid w:val="003904D2"/>
    <w:rsid w:val="003A29A5"/>
    <w:rsid w:val="003C620A"/>
    <w:rsid w:val="003E0CA0"/>
    <w:rsid w:val="003E419F"/>
    <w:rsid w:val="003F1DB7"/>
    <w:rsid w:val="003F7E68"/>
    <w:rsid w:val="0041207E"/>
    <w:rsid w:val="00414EC5"/>
    <w:rsid w:val="00415967"/>
    <w:rsid w:val="00441021"/>
    <w:rsid w:val="00443A75"/>
    <w:rsid w:val="0044445B"/>
    <w:rsid w:val="00445CCE"/>
    <w:rsid w:val="004504A8"/>
    <w:rsid w:val="00456599"/>
    <w:rsid w:val="004609D0"/>
    <w:rsid w:val="004618BF"/>
    <w:rsid w:val="00471B87"/>
    <w:rsid w:val="00480BA4"/>
    <w:rsid w:val="00484400"/>
    <w:rsid w:val="004916DD"/>
    <w:rsid w:val="0049305D"/>
    <w:rsid w:val="004A59D0"/>
    <w:rsid w:val="004B30C5"/>
    <w:rsid w:val="004C45EA"/>
    <w:rsid w:val="004C681D"/>
    <w:rsid w:val="0050640E"/>
    <w:rsid w:val="00516286"/>
    <w:rsid w:val="00522289"/>
    <w:rsid w:val="00530DBA"/>
    <w:rsid w:val="00536213"/>
    <w:rsid w:val="00571E9E"/>
    <w:rsid w:val="00574F1C"/>
    <w:rsid w:val="00580C4A"/>
    <w:rsid w:val="00587E87"/>
    <w:rsid w:val="00590411"/>
    <w:rsid w:val="0059744B"/>
    <w:rsid w:val="005C2A29"/>
    <w:rsid w:val="005D4DB7"/>
    <w:rsid w:val="00600533"/>
    <w:rsid w:val="00605361"/>
    <w:rsid w:val="00616739"/>
    <w:rsid w:val="00616823"/>
    <w:rsid w:val="00641BB4"/>
    <w:rsid w:val="00653E9B"/>
    <w:rsid w:val="00691834"/>
    <w:rsid w:val="0069478C"/>
    <w:rsid w:val="00696A8E"/>
    <w:rsid w:val="006A1B65"/>
    <w:rsid w:val="006B7CD7"/>
    <w:rsid w:val="006E5405"/>
    <w:rsid w:val="006F1B9A"/>
    <w:rsid w:val="007121D0"/>
    <w:rsid w:val="007142F0"/>
    <w:rsid w:val="00717187"/>
    <w:rsid w:val="007267C3"/>
    <w:rsid w:val="00745C13"/>
    <w:rsid w:val="00764475"/>
    <w:rsid w:val="007730AC"/>
    <w:rsid w:val="00775C4C"/>
    <w:rsid w:val="007979C2"/>
    <w:rsid w:val="007C0567"/>
    <w:rsid w:val="007C76C4"/>
    <w:rsid w:val="007E25B5"/>
    <w:rsid w:val="007E5750"/>
    <w:rsid w:val="007F4ADF"/>
    <w:rsid w:val="00847FCA"/>
    <w:rsid w:val="00854DC1"/>
    <w:rsid w:val="008669A0"/>
    <w:rsid w:val="0088383E"/>
    <w:rsid w:val="008B0D48"/>
    <w:rsid w:val="008B4ABB"/>
    <w:rsid w:val="008B59BC"/>
    <w:rsid w:val="008B6F27"/>
    <w:rsid w:val="008C5426"/>
    <w:rsid w:val="008D1939"/>
    <w:rsid w:val="008E4CD1"/>
    <w:rsid w:val="008F1E1A"/>
    <w:rsid w:val="008F5E7E"/>
    <w:rsid w:val="0090043B"/>
    <w:rsid w:val="00911960"/>
    <w:rsid w:val="0091407C"/>
    <w:rsid w:val="00937DC0"/>
    <w:rsid w:val="00942FD0"/>
    <w:rsid w:val="00973E46"/>
    <w:rsid w:val="00975AB2"/>
    <w:rsid w:val="00976B41"/>
    <w:rsid w:val="009778AB"/>
    <w:rsid w:val="0098356A"/>
    <w:rsid w:val="009A3578"/>
    <w:rsid w:val="009C115D"/>
    <w:rsid w:val="009F2A30"/>
    <w:rsid w:val="00A04995"/>
    <w:rsid w:val="00A07F7C"/>
    <w:rsid w:val="00A2385F"/>
    <w:rsid w:val="00A25B1C"/>
    <w:rsid w:val="00A25EBF"/>
    <w:rsid w:val="00A4104D"/>
    <w:rsid w:val="00A71730"/>
    <w:rsid w:val="00A923B9"/>
    <w:rsid w:val="00A93A01"/>
    <w:rsid w:val="00AB27AC"/>
    <w:rsid w:val="00AC58A2"/>
    <w:rsid w:val="00AD5F91"/>
    <w:rsid w:val="00AD7109"/>
    <w:rsid w:val="00B160E6"/>
    <w:rsid w:val="00B25F59"/>
    <w:rsid w:val="00B3080A"/>
    <w:rsid w:val="00B30B57"/>
    <w:rsid w:val="00B51207"/>
    <w:rsid w:val="00B8258F"/>
    <w:rsid w:val="00B9015F"/>
    <w:rsid w:val="00BC53BA"/>
    <w:rsid w:val="00BD47DC"/>
    <w:rsid w:val="00BE39C0"/>
    <w:rsid w:val="00BE5A4B"/>
    <w:rsid w:val="00BE7F13"/>
    <w:rsid w:val="00BF56BE"/>
    <w:rsid w:val="00C0430A"/>
    <w:rsid w:val="00C241CF"/>
    <w:rsid w:val="00C629F0"/>
    <w:rsid w:val="00C64DFB"/>
    <w:rsid w:val="00C76BE6"/>
    <w:rsid w:val="00C90F8B"/>
    <w:rsid w:val="00C926A1"/>
    <w:rsid w:val="00CB192E"/>
    <w:rsid w:val="00CB1A2B"/>
    <w:rsid w:val="00CB3BF4"/>
    <w:rsid w:val="00CB7993"/>
    <w:rsid w:val="00CC3172"/>
    <w:rsid w:val="00CC41B7"/>
    <w:rsid w:val="00CC7295"/>
    <w:rsid w:val="00CD6146"/>
    <w:rsid w:val="00CE44DC"/>
    <w:rsid w:val="00CE68BB"/>
    <w:rsid w:val="00CF7410"/>
    <w:rsid w:val="00D02437"/>
    <w:rsid w:val="00D2226A"/>
    <w:rsid w:val="00D22AA5"/>
    <w:rsid w:val="00D347E9"/>
    <w:rsid w:val="00D45B0E"/>
    <w:rsid w:val="00D6701E"/>
    <w:rsid w:val="00D9642F"/>
    <w:rsid w:val="00D96F9D"/>
    <w:rsid w:val="00DB59A5"/>
    <w:rsid w:val="00DC533B"/>
    <w:rsid w:val="00DD1D7B"/>
    <w:rsid w:val="00DE5F52"/>
    <w:rsid w:val="00E07D13"/>
    <w:rsid w:val="00E11B09"/>
    <w:rsid w:val="00E41A6A"/>
    <w:rsid w:val="00E4414B"/>
    <w:rsid w:val="00E44A53"/>
    <w:rsid w:val="00E46BE5"/>
    <w:rsid w:val="00E52EC3"/>
    <w:rsid w:val="00E52F9A"/>
    <w:rsid w:val="00E537E0"/>
    <w:rsid w:val="00E84B3E"/>
    <w:rsid w:val="00E86863"/>
    <w:rsid w:val="00E90D21"/>
    <w:rsid w:val="00E90F14"/>
    <w:rsid w:val="00E946D8"/>
    <w:rsid w:val="00EA0CFA"/>
    <w:rsid w:val="00EA662D"/>
    <w:rsid w:val="00EA78C7"/>
    <w:rsid w:val="00EB00FD"/>
    <w:rsid w:val="00EB169E"/>
    <w:rsid w:val="00EB3A1B"/>
    <w:rsid w:val="00EB72C6"/>
    <w:rsid w:val="00EC1043"/>
    <w:rsid w:val="00EC18E8"/>
    <w:rsid w:val="00EE13B5"/>
    <w:rsid w:val="00EE32F4"/>
    <w:rsid w:val="00EE5589"/>
    <w:rsid w:val="00EE70DD"/>
    <w:rsid w:val="00F1100D"/>
    <w:rsid w:val="00F17211"/>
    <w:rsid w:val="00F3108B"/>
    <w:rsid w:val="00F32676"/>
    <w:rsid w:val="00F329AF"/>
    <w:rsid w:val="00F54B6A"/>
    <w:rsid w:val="00F64256"/>
    <w:rsid w:val="00F745B3"/>
    <w:rsid w:val="00FA0467"/>
    <w:rsid w:val="00FA113F"/>
    <w:rsid w:val="00FA2E06"/>
    <w:rsid w:val="00FB61F1"/>
    <w:rsid w:val="00FB6B7D"/>
    <w:rsid w:val="00FB7066"/>
    <w:rsid w:val="00FC58FF"/>
    <w:rsid w:val="00FD2B57"/>
    <w:rsid w:val="00FD7507"/>
    <w:rsid w:val="00FE0CDE"/>
    <w:rsid w:val="00FE1D67"/>
    <w:rsid w:val="00FE27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0540C"/>
  <w15:chartTrackingRefBased/>
  <w15:docId w15:val="{48A3ADD2-588E-43B7-AC1E-7BDDF8752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9305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4930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4930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49305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49305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9305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9305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9305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930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41BB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41BB4"/>
  </w:style>
  <w:style w:type="paragraph" w:styleId="Fuzeile">
    <w:name w:val="footer"/>
    <w:basedOn w:val="Standard"/>
    <w:link w:val="FuzeileZchn"/>
    <w:uiPriority w:val="99"/>
    <w:unhideWhenUsed/>
    <w:rsid w:val="00641BB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41BB4"/>
  </w:style>
  <w:style w:type="paragraph" w:styleId="Listenabsatz">
    <w:name w:val="List Paragraph"/>
    <w:basedOn w:val="Standard"/>
    <w:link w:val="ListenabsatzZchn"/>
    <w:uiPriority w:val="34"/>
    <w:qFormat/>
    <w:rsid w:val="00AC58A2"/>
    <w:pPr>
      <w:ind w:left="720"/>
      <w:contextualSpacing/>
    </w:pPr>
  </w:style>
  <w:style w:type="character" w:styleId="Hyperlink">
    <w:name w:val="Hyperlink"/>
    <w:basedOn w:val="Absatz-Standardschriftart"/>
    <w:uiPriority w:val="99"/>
    <w:unhideWhenUsed/>
    <w:rsid w:val="00FB6B7D"/>
    <w:rPr>
      <w:color w:val="0563C1" w:themeColor="hyperlink"/>
      <w:u w:val="single"/>
    </w:rPr>
  </w:style>
  <w:style w:type="character" w:styleId="NichtaufgelsteErwhnung">
    <w:name w:val="Unresolved Mention"/>
    <w:basedOn w:val="Absatz-Standardschriftart"/>
    <w:uiPriority w:val="99"/>
    <w:semiHidden/>
    <w:unhideWhenUsed/>
    <w:rsid w:val="00FB6B7D"/>
    <w:rPr>
      <w:color w:val="605E5C"/>
      <w:shd w:val="clear" w:color="auto" w:fill="E1DFDD"/>
    </w:rPr>
  </w:style>
  <w:style w:type="character" w:styleId="Platzhaltertext">
    <w:name w:val="Placeholder Text"/>
    <w:basedOn w:val="Absatz-Standardschriftart"/>
    <w:uiPriority w:val="99"/>
    <w:semiHidden/>
    <w:rsid w:val="0049305D"/>
    <w:rPr>
      <w:color w:val="808080"/>
    </w:rPr>
  </w:style>
  <w:style w:type="paragraph" w:customStyle="1" w:styleId="CitaviBibliographyEntry">
    <w:name w:val="Citavi Bibliography Entry"/>
    <w:basedOn w:val="Standard"/>
    <w:link w:val="CitaviBibliographyEntryZchn"/>
    <w:uiPriority w:val="99"/>
    <w:rsid w:val="0049305D"/>
    <w:pPr>
      <w:tabs>
        <w:tab w:val="left" w:pos="454"/>
      </w:tabs>
      <w:spacing w:after="0"/>
      <w:ind w:left="454" w:hanging="454"/>
    </w:pPr>
  </w:style>
  <w:style w:type="character" w:customStyle="1" w:styleId="ListenabsatzZchn">
    <w:name w:val="Listenabsatz Zchn"/>
    <w:basedOn w:val="Absatz-Standardschriftart"/>
    <w:link w:val="Listenabsatz"/>
    <w:uiPriority w:val="34"/>
    <w:rsid w:val="0049305D"/>
  </w:style>
  <w:style w:type="character" w:customStyle="1" w:styleId="CitaviBibliographyEntryZchn">
    <w:name w:val="Citavi Bibliography Entry Zchn"/>
    <w:basedOn w:val="ListenabsatzZchn"/>
    <w:link w:val="CitaviBibliographyEntry"/>
    <w:uiPriority w:val="99"/>
    <w:rsid w:val="0049305D"/>
  </w:style>
  <w:style w:type="paragraph" w:customStyle="1" w:styleId="CitaviBibliographyHeading">
    <w:name w:val="Citavi Bibliography Heading"/>
    <w:basedOn w:val="berschrift1"/>
    <w:link w:val="CitaviBibliographyHeadingZchn"/>
    <w:uiPriority w:val="99"/>
    <w:rsid w:val="0049305D"/>
  </w:style>
  <w:style w:type="character" w:customStyle="1" w:styleId="CitaviBibliographyHeadingZchn">
    <w:name w:val="Citavi Bibliography Heading Zchn"/>
    <w:basedOn w:val="ListenabsatzZchn"/>
    <w:link w:val="CitaviBibliographyHeading"/>
    <w:uiPriority w:val="99"/>
    <w:rsid w:val="0049305D"/>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49305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49305D"/>
  </w:style>
  <w:style w:type="character" w:customStyle="1" w:styleId="CitaviChapterBibliographyHeadingZchn">
    <w:name w:val="Citavi Chapter Bibliography Heading Zchn"/>
    <w:basedOn w:val="ListenabsatzZchn"/>
    <w:link w:val="CitaviChapterBibliographyHeading"/>
    <w:uiPriority w:val="99"/>
    <w:rsid w:val="0049305D"/>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49305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49305D"/>
    <w:pPr>
      <w:spacing w:line="360" w:lineRule="auto"/>
      <w:ind w:left="1506" w:hanging="360"/>
      <w:outlineLvl w:val="9"/>
    </w:pPr>
    <w:rPr>
      <w:u w:val="single"/>
      <w:lang w:val="en-GB"/>
    </w:rPr>
  </w:style>
  <w:style w:type="character" w:customStyle="1" w:styleId="CitaviBibliographySubheading1Zchn">
    <w:name w:val="Citavi Bibliography Subheading 1 Zchn"/>
    <w:basedOn w:val="ListenabsatzZchn"/>
    <w:link w:val="CitaviBibliographySubheading1"/>
    <w:uiPriority w:val="99"/>
    <w:rsid w:val="0049305D"/>
    <w:rPr>
      <w:rFonts w:asciiTheme="majorHAnsi" w:eastAsiaTheme="majorEastAsia" w:hAnsiTheme="majorHAnsi" w:cstheme="majorBidi"/>
      <w:color w:val="2F5496" w:themeColor="accent1" w:themeShade="BF"/>
      <w:sz w:val="26"/>
      <w:szCs w:val="26"/>
      <w:u w:val="single"/>
      <w:lang w:val="en-GB"/>
    </w:rPr>
  </w:style>
  <w:style w:type="paragraph" w:customStyle="1" w:styleId="CitaviBibliographySubheading2">
    <w:name w:val="Citavi Bibliography Subheading 2"/>
    <w:basedOn w:val="berschrift3"/>
    <w:link w:val="CitaviBibliographySubheading2Zchn"/>
    <w:uiPriority w:val="99"/>
    <w:rsid w:val="0049305D"/>
    <w:pPr>
      <w:spacing w:line="360" w:lineRule="auto"/>
      <w:ind w:left="1506" w:hanging="360"/>
      <w:outlineLvl w:val="9"/>
    </w:pPr>
    <w:rPr>
      <w:u w:val="single"/>
      <w:lang w:val="en-GB"/>
    </w:rPr>
  </w:style>
  <w:style w:type="character" w:customStyle="1" w:styleId="CitaviBibliographySubheading2Zchn">
    <w:name w:val="Citavi Bibliography Subheading 2 Zchn"/>
    <w:basedOn w:val="ListenabsatzZchn"/>
    <w:link w:val="CitaviBibliographySubheading2"/>
    <w:uiPriority w:val="99"/>
    <w:rsid w:val="0049305D"/>
    <w:rPr>
      <w:rFonts w:asciiTheme="majorHAnsi" w:eastAsiaTheme="majorEastAsia" w:hAnsiTheme="majorHAnsi" w:cstheme="majorBidi"/>
      <w:color w:val="1F3763" w:themeColor="accent1" w:themeShade="7F"/>
      <w:sz w:val="24"/>
      <w:szCs w:val="24"/>
      <w:u w:val="single"/>
      <w:lang w:val="en-GB"/>
    </w:rPr>
  </w:style>
  <w:style w:type="character" w:customStyle="1" w:styleId="berschrift3Zchn">
    <w:name w:val="Überschrift 3 Zchn"/>
    <w:basedOn w:val="Absatz-Standardschriftart"/>
    <w:link w:val="berschrift3"/>
    <w:uiPriority w:val="9"/>
    <w:semiHidden/>
    <w:rsid w:val="0049305D"/>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49305D"/>
    <w:pPr>
      <w:spacing w:line="360" w:lineRule="auto"/>
      <w:ind w:left="1506" w:hanging="360"/>
      <w:outlineLvl w:val="9"/>
    </w:pPr>
    <w:rPr>
      <w:u w:val="single"/>
      <w:lang w:val="en-GB"/>
    </w:rPr>
  </w:style>
  <w:style w:type="character" w:customStyle="1" w:styleId="CitaviBibliographySubheading3Zchn">
    <w:name w:val="Citavi Bibliography Subheading 3 Zchn"/>
    <w:basedOn w:val="ListenabsatzZchn"/>
    <w:link w:val="CitaviBibliographySubheading3"/>
    <w:uiPriority w:val="99"/>
    <w:rsid w:val="0049305D"/>
    <w:rPr>
      <w:rFonts w:asciiTheme="majorHAnsi" w:eastAsiaTheme="majorEastAsia" w:hAnsiTheme="majorHAnsi" w:cstheme="majorBidi"/>
      <w:i/>
      <w:iCs/>
      <w:color w:val="2F5496" w:themeColor="accent1" w:themeShade="BF"/>
      <w:u w:val="single"/>
      <w:lang w:val="en-GB"/>
    </w:rPr>
  </w:style>
  <w:style w:type="character" w:customStyle="1" w:styleId="berschrift4Zchn">
    <w:name w:val="Überschrift 4 Zchn"/>
    <w:basedOn w:val="Absatz-Standardschriftart"/>
    <w:link w:val="berschrift4"/>
    <w:uiPriority w:val="9"/>
    <w:semiHidden/>
    <w:rsid w:val="0049305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49305D"/>
    <w:pPr>
      <w:spacing w:line="360" w:lineRule="auto"/>
      <w:ind w:left="1506" w:hanging="360"/>
      <w:outlineLvl w:val="9"/>
    </w:pPr>
    <w:rPr>
      <w:u w:val="single"/>
      <w:lang w:val="en-GB"/>
    </w:rPr>
  </w:style>
  <w:style w:type="character" w:customStyle="1" w:styleId="CitaviBibliographySubheading4Zchn">
    <w:name w:val="Citavi Bibliography Subheading 4 Zchn"/>
    <w:basedOn w:val="ListenabsatzZchn"/>
    <w:link w:val="CitaviBibliographySubheading4"/>
    <w:uiPriority w:val="99"/>
    <w:rsid w:val="0049305D"/>
    <w:rPr>
      <w:rFonts w:asciiTheme="majorHAnsi" w:eastAsiaTheme="majorEastAsia" w:hAnsiTheme="majorHAnsi" w:cstheme="majorBidi"/>
      <w:color w:val="2F5496" w:themeColor="accent1" w:themeShade="BF"/>
      <w:u w:val="single"/>
      <w:lang w:val="en-GB"/>
    </w:rPr>
  </w:style>
  <w:style w:type="character" w:customStyle="1" w:styleId="berschrift5Zchn">
    <w:name w:val="Überschrift 5 Zchn"/>
    <w:basedOn w:val="Absatz-Standardschriftart"/>
    <w:link w:val="berschrift5"/>
    <w:uiPriority w:val="9"/>
    <w:semiHidden/>
    <w:rsid w:val="0049305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49305D"/>
    <w:pPr>
      <w:spacing w:line="360" w:lineRule="auto"/>
      <w:ind w:left="1506" w:hanging="360"/>
      <w:outlineLvl w:val="9"/>
    </w:pPr>
    <w:rPr>
      <w:u w:val="single"/>
      <w:lang w:val="en-GB"/>
    </w:rPr>
  </w:style>
  <w:style w:type="character" w:customStyle="1" w:styleId="CitaviBibliographySubheading5Zchn">
    <w:name w:val="Citavi Bibliography Subheading 5 Zchn"/>
    <w:basedOn w:val="ListenabsatzZchn"/>
    <w:link w:val="CitaviBibliographySubheading5"/>
    <w:uiPriority w:val="99"/>
    <w:rsid w:val="0049305D"/>
    <w:rPr>
      <w:rFonts w:asciiTheme="majorHAnsi" w:eastAsiaTheme="majorEastAsia" w:hAnsiTheme="majorHAnsi" w:cstheme="majorBidi"/>
      <w:color w:val="1F3763" w:themeColor="accent1" w:themeShade="7F"/>
      <w:u w:val="single"/>
      <w:lang w:val="en-GB"/>
    </w:rPr>
  </w:style>
  <w:style w:type="character" w:customStyle="1" w:styleId="berschrift6Zchn">
    <w:name w:val="Überschrift 6 Zchn"/>
    <w:basedOn w:val="Absatz-Standardschriftart"/>
    <w:link w:val="berschrift6"/>
    <w:uiPriority w:val="9"/>
    <w:semiHidden/>
    <w:rsid w:val="0049305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49305D"/>
    <w:pPr>
      <w:spacing w:line="360" w:lineRule="auto"/>
      <w:ind w:left="1506" w:hanging="360"/>
      <w:outlineLvl w:val="9"/>
    </w:pPr>
    <w:rPr>
      <w:u w:val="single"/>
      <w:lang w:val="en-GB"/>
    </w:rPr>
  </w:style>
  <w:style w:type="character" w:customStyle="1" w:styleId="CitaviBibliographySubheading6Zchn">
    <w:name w:val="Citavi Bibliography Subheading 6 Zchn"/>
    <w:basedOn w:val="ListenabsatzZchn"/>
    <w:link w:val="CitaviBibliographySubheading6"/>
    <w:uiPriority w:val="99"/>
    <w:rsid w:val="0049305D"/>
    <w:rPr>
      <w:rFonts w:asciiTheme="majorHAnsi" w:eastAsiaTheme="majorEastAsia" w:hAnsiTheme="majorHAnsi" w:cstheme="majorBidi"/>
      <w:i/>
      <w:iCs/>
      <w:color w:val="1F3763" w:themeColor="accent1" w:themeShade="7F"/>
      <w:u w:val="single"/>
      <w:lang w:val="en-GB"/>
    </w:rPr>
  </w:style>
  <w:style w:type="character" w:customStyle="1" w:styleId="berschrift7Zchn">
    <w:name w:val="Überschrift 7 Zchn"/>
    <w:basedOn w:val="Absatz-Standardschriftart"/>
    <w:link w:val="berschrift7"/>
    <w:uiPriority w:val="9"/>
    <w:semiHidden/>
    <w:rsid w:val="0049305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49305D"/>
    <w:pPr>
      <w:spacing w:line="360" w:lineRule="auto"/>
      <w:ind w:left="1506" w:hanging="360"/>
      <w:outlineLvl w:val="9"/>
    </w:pPr>
    <w:rPr>
      <w:u w:val="single"/>
      <w:lang w:val="en-GB"/>
    </w:rPr>
  </w:style>
  <w:style w:type="character" w:customStyle="1" w:styleId="CitaviBibliographySubheading7Zchn">
    <w:name w:val="Citavi Bibliography Subheading 7 Zchn"/>
    <w:basedOn w:val="ListenabsatzZchn"/>
    <w:link w:val="CitaviBibliographySubheading7"/>
    <w:uiPriority w:val="99"/>
    <w:rsid w:val="0049305D"/>
    <w:rPr>
      <w:rFonts w:asciiTheme="majorHAnsi" w:eastAsiaTheme="majorEastAsia" w:hAnsiTheme="majorHAnsi" w:cstheme="majorBidi"/>
      <w:color w:val="272727" w:themeColor="text1" w:themeTint="D8"/>
      <w:sz w:val="21"/>
      <w:szCs w:val="21"/>
      <w:u w:val="single"/>
      <w:lang w:val="en-GB"/>
    </w:rPr>
  </w:style>
  <w:style w:type="character" w:customStyle="1" w:styleId="berschrift8Zchn">
    <w:name w:val="Überschrift 8 Zchn"/>
    <w:basedOn w:val="Absatz-Standardschriftart"/>
    <w:link w:val="berschrift8"/>
    <w:uiPriority w:val="9"/>
    <w:semiHidden/>
    <w:rsid w:val="0049305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49305D"/>
    <w:pPr>
      <w:numPr>
        <w:numId w:val="9"/>
      </w:numPr>
      <w:spacing w:line="360" w:lineRule="auto"/>
      <w:outlineLvl w:val="9"/>
    </w:pPr>
    <w:rPr>
      <w:u w:val="single"/>
      <w:lang w:val="en-GB"/>
    </w:rPr>
  </w:style>
  <w:style w:type="character" w:customStyle="1" w:styleId="CitaviBibliographySubheading8Zchn">
    <w:name w:val="Citavi Bibliography Subheading 8 Zchn"/>
    <w:basedOn w:val="ListenabsatzZchn"/>
    <w:link w:val="CitaviBibliographySubheading8"/>
    <w:uiPriority w:val="99"/>
    <w:rsid w:val="0049305D"/>
    <w:rPr>
      <w:rFonts w:asciiTheme="majorHAnsi" w:eastAsiaTheme="majorEastAsia" w:hAnsiTheme="majorHAnsi" w:cstheme="majorBidi"/>
      <w:i/>
      <w:iCs/>
      <w:color w:val="272727" w:themeColor="text1" w:themeTint="D8"/>
      <w:sz w:val="21"/>
      <w:szCs w:val="21"/>
      <w:u w:val="single"/>
      <w:lang w:val="en-GB"/>
    </w:rPr>
  </w:style>
  <w:style w:type="character" w:customStyle="1" w:styleId="berschrift9Zchn">
    <w:name w:val="Überschrift 9 Zchn"/>
    <w:basedOn w:val="Absatz-Standardschriftart"/>
    <w:link w:val="berschrift9"/>
    <w:uiPriority w:val="9"/>
    <w:semiHidden/>
    <w:rsid w:val="0049305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ACCA237-7816-47BB-AAA0-6439345541CE}"/>
      </w:docPartPr>
      <w:docPartBody>
        <w:p w:rsidR="0042592F" w:rsidRDefault="00F60AE8">
          <w:r w:rsidRPr="004E0BD2">
            <w:rPr>
              <w:rStyle w:val="Platzhaltertext"/>
            </w:rPr>
            <w:t>Klicken oder tippen Sie hier, um Text einzugeben.</w:t>
          </w:r>
        </w:p>
      </w:docPartBody>
    </w:docPart>
    <w:docPart>
      <w:docPartPr>
        <w:name w:val="2C008807C8444395A099211DFC6A75A2"/>
        <w:category>
          <w:name w:val="Allgemein"/>
          <w:gallery w:val="placeholder"/>
        </w:category>
        <w:types>
          <w:type w:val="bbPlcHdr"/>
        </w:types>
        <w:behaviors>
          <w:behavior w:val="content"/>
        </w:behaviors>
        <w:guid w:val="{78415022-CB7A-4D80-AE48-C2B0AD4470FB}"/>
      </w:docPartPr>
      <w:docPartBody>
        <w:p w:rsidR="0042592F" w:rsidRDefault="00F60AE8" w:rsidP="00F60AE8">
          <w:pPr>
            <w:pStyle w:val="2C008807C8444395A099211DFC6A75A2"/>
          </w:pPr>
          <w:r w:rsidRPr="004E0BD2">
            <w:rPr>
              <w:rStyle w:val="Platzhaltertext"/>
            </w:rPr>
            <w:t>Klicken oder tippen Sie hier, um Text einzugeben.</w:t>
          </w:r>
        </w:p>
      </w:docPartBody>
    </w:docPart>
    <w:docPart>
      <w:docPartPr>
        <w:name w:val="498A964F06344217A61D8C392DA67CBB"/>
        <w:category>
          <w:name w:val="Allgemein"/>
          <w:gallery w:val="placeholder"/>
        </w:category>
        <w:types>
          <w:type w:val="bbPlcHdr"/>
        </w:types>
        <w:behaviors>
          <w:behavior w:val="content"/>
        </w:behaviors>
        <w:guid w:val="{E02F0823-7F4E-4F59-8400-AB8D3AD26210}"/>
      </w:docPartPr>
      <w:docPartBody>
        <w:p w:rsidR="0042592F" w:rsidRDefault="00F60AE8" w:rsidP="00F60AE8">
          <w:pPr>
            <w:pStyle w:val="498A964F06344217A61D8C392DA67CBB"/>
          </w:pPr>
          <w:r w:rsidRPr="004E0BD2">
            <w:rPr>
              <w:rStyle w:val="Platzhaltertext"/>
            </w:rPr>
            <w:t>Klicken oder tippen Sie hier, um Text einzugeben.</w:t>
          </w:r>
        </w:p>
      </w:docPartBody>
    </w:docPart>
    <w:docPart>
      <w:docPartPr>
        <w:name w:val="96492718B256424A85268F314699FEF3"/>
        <w:category>
          <w:name w:val="Allgemein"/>
          <w:gallery w:val="placeholder"/>
        </w:category>
        <w:types>
          <w:type w:val="bbPlcHdr"/>
        </w:types>
        <w:behaviors>
          <w:behavior w:val="content"/>
        </w:behaviors>
        <w:guid w:val="{7B4516ED-F21B-498B-9F72-550BC2829785}"/>
      </w:docPartPr>
      <w:docPartBody>
        <w:p w:rsidR="0042592F" w:rsidRDefault="00F60AE8" w:rsidP="00F60AE8">
          <w:pPr>
            <w:pStyle w:val="96492718B256424A85268F314699FEF3"/>
          </w:pPr>
          <w:r w:rsidRPr="004E0BD2">
            <w:rPr>
              <w:rStyle w:val="Platzhaltertext"/>
            </w:rPr>
            <w:t>Klicken oder tippen Sie hier, um Text einzugeben.</w:t>
          </w:r>
        </w:p>
      </w:docPartBody>
    </w:docPart>
    <w:docPart>
      <w:docPartPr>
        <w:name w:val="6450EBADC88E4DFBB1C56FE7D6708F4C"/>
        <w:category>
          <w:name w:val="Allgemein"/>
          <w:gallery w:val="placeholder"/>
        </w:category>
        <w:types>
          <w:type w:val="bbPlcHdr"/>
        </w:types>
        <w:behaviors>
          <w:behavior w:val="content"/>
        </w:behaviors>
        <w:guid w:val="{D6187D15-0EAA-40FF-A3E3-C7171CC7231B}"/>
      </w:docPartPr>
      <w:docPartBody>
        <w:p w:rsidR="0042592F" w:rsidRDefault="00F60AE8" w:rsidP="00F60AE8">
          <w:pPr>
            <w:pStyle w:val="6450EBADC88E4DFBB1C56FE7D6708F4C"/>
          </w:pPr>
          <w:r w:rsidRPr="004E0BD2">
            <w:rPr>
              <w:rStyle w:val="Platzhaltertext"/>
            </w:rPr>
            <w:t>Klicken oder tippen Sie hier, um Text einzugeben.</w:t>
          </w:r>
        </w:p>
      </w:docPartBody>
    </w:docPart>
    <w:docPart>
      <w:docPartPr>
        <w:name w:val="0B6A428C06DF41B9B1DFD586CA427801"/>
        <w:category>
          <w:name w:val="Allgemein"/>
          <w:gallery w:val="placeholder"/>
        </w:category>
        <w:types>
          <w:type w:val="bbPlcHdr"/>
        </w:types>
        <w:behaviors>
          <w:behavior w:val="content"/>
        </w:behaviors>
        <w:guid w:val="{260CD133-A612-443C-951A-AB605720695E}"/>
      </w:docPartPr>
      <w:docPartBody>
        <w:p w:rsidR="0042592F" w:rsidRDefault="00F60AE8" w:rsidP="00F60AE8">
          <w:pPr>
            <w:pStyle w:val="0B6A428C06DF41B9B1DFD586CA427801"/>
          </w:pPr>
          <w:r w:rsidRPr="004E0BD2">
            <w:rPr>
              <w:rStyle w:val="Platzhaltertext"/>
            </w:rPr>
            <w:t>Klicken oder tippen Sie hier, um Text einzugeben.</w:t>
          </w:r>
        </w:p>
      </w:docPartBody>
    </w:docPart>
    <w:docPart>
      <w:docPartPr>
        <w:name w:val="ADD1708E72F24867B8FCEFD67AE98403"/>
        <w:category>
          <w:name w:val="Allgemein"/>
          <w:gallery w:val="placeholder"/>
        </w:category>
        <w:types>
          <w:type w:val="bbPlcHdr"/>
        </w:types>
        <w:behaviors>
          <w:behavior w:val="content"/>
        </w:behaviors>
        <w:guid w:val="{7C9BC43F-533B-4B5A-9CD8-CABE27FDE136}"/>
      </w:docPartPr>
      <w:docPartBody>
        <w:p w:rsidR="0042592F" w:rsidRDefault="00F60AE8" w:rsidP="00F60AE8">
          <w:pPr>
            <w:pStyle w:val="ADD1708E72F24867B8FCEFD67AE98403"/>
          </w:pPr>
          <w:r w:rsidRPr="004E0BD2">
            <w:rPr>
              <w:rStyle w:val="Platzhaltertext"/>
            </w:rPr>
            <w:t>Klicken oder tippen Sie hier, um Text einzugeben.</w:t>
          </w:r>
        </w:p>
      </w:docPartBody>
    </w:docPart>
    <w:docPart>
      <w:docPartPr>
        <w:name w:val="CCA86BF319E5449296BAAA8C30752FC7"/>
        <w:category>
          <w:name w:val="Allgemein"/>
          <w:gallery w:val="placeholder"/>
        </w:category>
        <w:types>
          <w:type w:val="bbPlcHdr"/>
        </w:types>
        <w:behaviors>
          <w:behavior w:val="content"/>
        </w:behaviors>
        <w:guid w:val="{229C4CB9-AD08-4DD3-B41F-976809ADB341}"/>
      </w:docPartPr>
      <w:docPartBody>
        <w:p w:rsidR="0042592F" w:rsidRDefault="00F60AE8" w:rsidP="00F60AE8">
          <w:pPr>
            <w:pStyle w:val="CCA86BF319E5449296BAAA8C30752FC7"/>
          </w:pPr>
          <w:r w:rsidRPr="004E0B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AE8"/>
    <w:rsid w:val="00002721"/>
    <w:rsid w:val="001D6D50"/>
    <w:rsid w:val="0042592F"/>
    <w:rsid w:val="00A528DC"/>
    <w:rsid w:val="00F60A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60AE8"/>
    <w:rPr>
      <w:color w:val="808080"/>
    </w:rPr>
  </w:style>
  <w:style w:type="paragraph" w:customStyle="1" w:styleId="2C008807C8444395A099211DFC6A75A2">
    <w:name w:val="2C008807C8444395A099211DFC6A75A2"/>
    <w:rsid w:val="00F60AE8"/>
  </w:style>
  <w:style w:type="paragraph" w:customStyle="1" w:styleId="498A964F06344217A61D8C392DA67CBB">
    <w:name w:val="498A964F06344217A61D8C392DA67CBB"/>
    <w:rsid w:val="00F60AE8"/>
  </w:style>
  <w:style w:type="paragraph" w:customStyle="1" w:styleId="96492718B256424A85268F314699FEF3">
    <w:name w:val="96492718B256424A85268F314699FEF3"/>
    <w:rsid w:val="00F60AE8"/>
  </w:style>
  <w:style w:type="paragraph" w:customStyle="1" w:styleId="6450EBADC88E4DFBB1C56FE7D6708F4C">
    <w:name w:val="6450EBADC88E4DFBB1C56FE7D6708F4C"/>
    <w:rsid w:val="00F60AE8"/>
  </w:style>
  <w:style w:type="paragraph" w:customStyle="1" w:styleId="0B6A428C06DF41B9B1DFD586CA427801">
    <w:name w:val="0B6A428C06DF41B9B1DFD586CA427801"/>
    <w:rsid w:val="00F60AE8"/>
  </w:style>
  <w:style w:type="paragraph" w:customStyle="1" w:styleId="ADD1708E72F24867B8FCEFD67AE98403">
    <w:name w:val="ADD1708E72F24867B8FCEFD67AE98403"/>
    <w:rsid w:val="00F60AE8"/>
  </w:style>
  <w:style w:type="paragraph" w:customStyle="1" w:styleId="CCA86BF319E5449296BAAA8C30752FC7">
    <w:name w:val="CCA86BF319E5449296BAAA8C30752FC7"/>
    <w:rsid w:val="00F60A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F8000-488C-433C-A836-227D7300A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2054</Words>
  <Characters>264947</Characters>
  <Application>Microsoft Office Word</Application>
  <DocSecurity>0</DocSecurity>
  <Lines>2207</Lines>
  <Paragraphs>6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Kröber</dc:creator>
  <cp:keywords/>
  <dc:description/>
  <cp:lastModifiedBy>Felix Kröber</cp:lastModifiedBy>
  <cp:revision>75</cp:revision>
  <cp:lastPrinted>2022-02-08T12:14:00Z</cp:lastPrinted>
  <dcterms:created xsi:type="dcterms:W3CDTF">2022-05-09T06:29:00Z</dcterms:created>
  <dcterms:modified xsi:type="dcterms:W3CDTF">2022-06-1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dmwv1dng3mzf7u63dmpw2wgphh0fa3vbco3wjogshj; ProjectName=Field_Boundaries</vt:lpwstr>
  </property>
  <property fmtid="{D5CDD505-2E9C-101B-9397-08002B2CF9AE}" pid="3" name="CitaviDocumentProperty_7">
    <vt:lpwstr>Field_Boundaries</vt:lpwstr>
  </property>
  <property fmtid="{D5CDD505-2E9C-101B-9397-08002B2CF9AE}" pid="4" name="CitaviDocumentProperty_0">
    <vt:lpwstr>87079bbc-f429-41ee-a01c-8dc27247cb67</vt:lpwstr>
  </property>
  <property fmtid="{D5CDD505-2E9C-101B-9397-08002B2CF9AE}" pid="5" name="CitaviDocumentProperty_1">
    <vt:lpwstr>6.11.0.0</vt:lpwstr>
  </property>
</Properties>
</file>